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0AD02" w14:textId="77777777" w:rsidR="00F40254" w:rsidRPr="006158B0" w:rsidRDefault="00F40254" w:rsidP="00C62909">
      <w:pPr>
        <w:pStyle w:val="Heading1"/>
      </w:pPr>
      <w:bookmarkStart w:id="0" w:name="_Toc19374632"/>
      <w:r w:rsidRPr="006158B0">
        <w:t>Report 1: Establish a baseline survey for farmers in the 12 villages, emphasising agricultural crops, practices, and household characteristics.</w:t>
      </w:r>
      <w:bookmarkEnd w:id="0"/>
    </w:p>
    <w:p w14:paraId="30AA099B" w14:textId="3D9195D0" w:rsidR="00551F11" w:rsidRPr="006158B0" w:rsidRDefault="009C4267" w:rsidP="00C62909"/>
    <w:p w14:paraId="152D147F" w14:textId="7DAA129E" w:rsidR="004B34DA" w:rsidRPr="006158B0" w:rsidRDefault="004B34DA" w:rsidP="00C62909">
      <w:r w:rsidRPr="006158B0">
        <w:t xml:space="preserve">Report by Dr. Brian Cook, </w:t>
      </w:r>
      <w:r w:rsidR="00D46641" w:rsidRPr="006158B0">
        <w:t xml:space="preserve">Dr. Nicholas Read, </w:t>
      </w:r>
      <w:r w:rsidRPr="006158B0">
        <w:t xml:space="preserve">et al. </w:t>
      </w:r>
    </w:p>
    <w:p w14:paraId="0CE0C858" w14:textId="77777777" w:rsidR="004B34DA" w:rsidRPr="006158B0" w:rsidRDefault="004B34DA" w:rsidP="00C62909"/>
    <w:p w14:paraId="37C9B8CE" w14:textId="77777777" w:rsidR="00287174" w:rsidRDefault="00287174">
      <w:pPr>
        <w:jc w:val="left"/>
      </w:pPr>
    </w:p>
    <w:p w14:paraId="069FAC98" w14:textId="77777777" w:rsidR="00680809" w:rsidRDefault="00287174">
      <w:pPr>
        <w:jc w:val="left"/>
      </w:pPr>
      <w:r>
        <w:rPr>
          <w:b/>
          <w:bCs/>
          <w:caps/>
          <w:noProof/>
          <w:sz w:val="20"/>
          <w:szCs w:val="20"/>
        </w:rPr>
        <w:drawing>
          <wp:inline distT="0" distB="0" distL="0" distR="0" wp14:anchorId="75BDDA9E" wp14:editId="7D026150">
            <wp:extent cx="5040000" cy="3780000"/>
            <wp:effectExtent l="12700" t="12700" r="14605" b="177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_5373.jpg"/>
                    <pic:cNvPicPr/>
                  </pic:nvPicPr>
                  <pic:blipFill>
                    <a:blip r:embed="rId7">
                      <a:extLst>
                        <a:ext uri="{28A0092B-C50C-407E-A947-70E740481C1C}">
                          <a14:useLocalDpi xmlns:a14="http://schemas.microsoft.com/office/drawing/2010/main" val="0"/>
                        </a:ext>
                      </a:extLst>
                    </a:blip>
                    <a:stretch>
                      <a:fillRect/>
                    </a:stretch>
                  </pic:blipFill>
                  <pic:spPr>
                    <a:xfrm>
                      <a:off x="0" y="0"/>
                      <a:ext cx="5040000" cy="3780000"/>
                    </a:xfrm>
                    <a:prstGeom prst="rect">
                      <a:avLst/>
                    </a:prstGeom>
                    <a:ln>
                      <a:solidFill>
                        <a:schemeClr val="tx1"/>
                      </a:solidFill>
                    </a:ln>
                  </pic:spPr>
                </pic:pic>
              </a:graphicData>
            </a:graphic>
          </wp:inline>
        </w:drawing>
      </w:r>
    </w:p>
    <w:p w14:paraId="0C03376C" w14:textId="77777777" w:rsidR="00E26BC2" w:rsidRDefault="00680809" w:rsidP="000F1499">
      <w:pPr>
        <w:pStyle w:val="NoSpacing"/>
      </w:pPr>
      <w:r>
        <w:rPr>
          <w:noProof/>
        </w:rPr>
        <w:drawing>
          <wp:inline distT="0" distB="0" distL="0" distR="0" wp14:anchorId="23461A80" wp14:editId="0E807979">
            <wp:extent cx="5040000" cy="1120869"/>
            <wp:effectExtent l="12700" t="12700" r="1460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_5440.jpg"/>
                    <pic:cNvPicPr/>
                  </pic:nvPicPr>
                  <pic:blipFill>
                    <a:blip r:embed="rId8">
                      <a:extLst>
                        <a:ext uri="{28A0092B-C50C-407E-A947-70E740481C1C}">
                          <a14:useLocalDpi xmlns:a14="http://schemas.microsoft.com/office/drawing/2010/main" val="0"/>
                        </a:ext>
                      </a:extLst>
                    </a:blip>
                    <a:stretch>
                      <a:fillRect/>
                    </a:stretch>
                  </pic:blipFill>
                  <pic:spPr>
                    <a:xfrm>
                      <a:off x="0" y="0"/>
                      <a:ext cx="5040000" cy="1120869"/>
                    </a:xfrm>
                    <a:prstGeom prst="rect">
                      <a:avLst/>
                    </a:prstGeom>
                    <a:ln>
                      <a:solidFill>
                        <a:schemeClr val="tx1"/>
                      </a:solidFill>
                    </a:ln>
                  </pic:spPr>
                </pic:pic>
              </a:graphicData>
            </a:graphic>
          </wp:inline>
        </w:drawing>
      </w:r>
    </w:p>
    <w:p w14:paraId="14AF8C95" w14:textId="65735978" w:rsidR="008D78A8" w:rsidRDefault="00E26BC2">
      <w:pPr>
        <w:jc w:val="left"/>
        <w:rPr>
          <w:b/>
          <w:bCs/>
          <w:caps/>
          <w:sz w:val="20"/>
          <w:szCs w:val="20"/>
        </w:rPr>
      </w:pPr>
      <w:r>
        <w:rPr>
          <w:b/>
          <w:bCs/>
          <w:caps/>
          <w:noProof/>
          <w:sz w:val="20"/>
          <w:szCs w:val="20"/>
        </w:rPr>
        <w:drawing>
          <wp:inline distT="0" distB="0" distL="0" distR="0" wp14:anchorId="16505569" wp14:editId="360CDB8B">
            <wp:extent cx="2520000" cy="1890000"/>
            <wp:effectExtent l="12700" t="12700" r="7620" b="1524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_5441.jpg"/>
                    <pic:cNvPicPr/>
                  </pic:nvPicPr>
                  <pic:blipFill>
                    <a:blip r:embed="rId9">
                      <a:extLst>
                        <a:ext uri="{28A0092B-C50C-407E-A947-70E740481C1C}">
                          <a14:useLocalDpi xmlns:a14="http://schemas.microsoft.com/office/drawing/2010/main" val="0"/>
                        </a:ext>
                      </a:extLst>
                    </a:blip>
                    <a:stretch>
                      <a:fillRect/>
                    </a:stretch>
                  </pic:blipFill>
                  <pic:spPr>
                    <a:xfrm>
                      <a:off x="0" y="0"/>
                      <a:ext cx="2520000" cy="1890000"/>
                    </a:xfrm>
                    <a:prstGeom prst="rect">
                      <a:avLst/>
                    </a:prstGeom>
                    <a:ln>
                      <a:solidFill>
                        <a:schemeClr val="tx1"/>
                      </a:solidFill>
                    </a:ln>
                  </pic:spPr>
                </pic:pic>
              </a:graphicData>
            </a:graphic>
          </wp:inline>
        </w:drawing>
      </w:r>
      <w:r w:rsidR="000F1499">
        <w:rPr>
          <w:noProof/>
        </w:rPr>
        <w:drawing>
          <wp:inline distT="0" distB="0" distL="0" distR="0" wp14:anchorId="153C3BD2" wp14:editId="362CA114">
            <wp:extent cx="2504660" cy="1889760"/>
            <wp:effectExtent l="12700" t="12700" r="10160" b="15240"/>
            <wp:docPr id="74" name="Pictur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4" name="hard work.jpg"/>
                    <pic:cNvPicPr/>
                  </pic:nvPicPr>
                  <pic:blipFill>
                    <a:blip r:embed="rId10">
                      <a:extLst>
                        <a:ext uri="{28A0092B-C50C-407E-A947-70E740481C1C}">
                          <a14:useLocalDpi xmlns:a14="http://schemas.microsoft.com/office/drawing/2010/main" val="0"/>
                        </a:ext>
                      </a:extLst>
                    </a:blip>
                    <a:stretch>
                      <a:fillRect/>
                    </a:stretch>
                  </pic:blipFill>
                  <pic:spPr>
                    <a:xfrm>
                      <a:off x="0" y="0"/>
                      <a:ext cx="2508401" cy="1892583"/>
                    </a:xfrm>
                    <a:prstGeom prst="rect">
                      <a:avLst/>
                    </a:prstGeom>
                    <a:ln>
                      <a:solidFill>
                        <a:schemeClr val="tx1"/>
                      </a:solidFill>
                    </a:ln>
                  </pic:spPr>
                </pic:pic>
              </a:graphicData>
            </a:graphic>
          </wp:inline>
        </w:drawing>
      </w:r>
      <w:r w:rsidR="008D78A8">
        <w:br w:type="page"/>
      </w:r>
    </w:p>
    <w:p w14:paraId="2C612F34" w14:textId="03DCA0C6" w:rsidR="00E67622" w:rsidRDefault="00BF5CBC">
      <w:pPr>
        <w:pStyle w:val="TOC1"/>
        <w:tabs>
          <w:tab w:val="right" w:leader="dot" w:pos="9010"/>
        </w:tabs>
        <w:rPr>
          <w:rFonts w:asciiTheme="minorHAnsi" w:eastAsiaTheme="minorEastAsia" w:hAnsiTheme="minorHAnsi" w:cstheme="minorBidi"/>
          <w:b w:val="0"/>
          <w:bCs w:val="0"/>
          <w:caps w:val="0"/>
          <w:noProof/>
          <w:sz w:val="24"/>
          <w:szCs w:val="24"/>
        </w:rPr>
      </w:pPr>
      <w:r w:rsidRPr="006158B0">
        <w:rPr>
          <w:rFonts w:cs="Times New Roman"/>
        </w:rPr>
        <w:lastRenderedPageBreak/>
        <w:fldChar w:fldCharType="begin"/>
      </w:r>
      <w:r w:rsidRPr="006158B0">
        <w:rPr>
          <w:rFonts w:cs="Times New Roman"/>
        </w:rPr>
        <w:instrText xml:space="preserve"> TOC \o "1-3" \h \z \u </w:instrText>
      </w:r>
      <w:r w:rsidRPr="006158B0">
        <w:rPr>
          <w:rFonts w:cs="Times New Roman"/>
        </w:rPr>
        <w:fldChar w:fldCharType="separate"/>
      </w:r>
      <w:hyperlink w:anchor="_Toc19374632" w:history="1">
        <w:r w:rsidR="00E67622" w:rsidRPr="001D5A12">
          <w:rPr>
            <w:rStyle w:val="Hyperlink"/>
            <w:noProof/>
          </w:rPr>
          <w:t>Report 1: Establish a baseline survey for farmers in the 12 villages, emphasising agricultural crops, practices, and household characteristics.</w:t>
        </w:r>
        <w:r w:rsidR="00E67622">
          <w:rPr>
            <w:noProof/>
            <w:webHidden/>
          </w:rPr>
          <w:tab/>
        </w:r>
        <w:r w:rsidR="00E67622">
          <w:rPr>
            <w:noProof/>
            <w:webHidden/>
          </w:rPr>
          <w:fldChar w:fldCharType="begin"/>
        </w:r>
        <w:r w:rsidR="00E67622">
          <w:rPr>
            <w:noProof/>
            <w:webHidden/>
          </w:rPr>
          <w:instrText xml:space="preserve"> PAGEREF _Toc19374632 \h </w:instrText>
        </w:r>
        <w:r w:rsidR="00E67622">
          <w:rPr>
            <w:noProof/>
            <w:webHidden/>
          </w:rPr>
        </w:r>
        <w:r w:rsidR="00E67622">
          <w:rPr>
            <w:noProof/>
            <w:webHidden/>
          </w:rPr>
          <w:fldChar w:fldCharType="separate"/>
        </w:r>
        <w:r w:rsidR="00E67622">
          <w:rPr>
            <w:noProof/>
            <w:webHidden/>
          </w:rPr>
          <w:t>1</w:t>
        </w:r>
        <w:r w:rsidR="00E67622">
          <w:rPr>
            <w:noProof/>
            <w:webHidden/>
          </w:rPr>
          <w:fldChar w:fldCharType="end"/>
        </w:r>
      </w:hyperlink>
    </w:p>
    <w:p w14:paraId="275CB256" w14:textId="7A496EE9"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33" w:history="1">
        <w:r w:rsidR="00E67622" w:rsidRPr="001D5A12">
          <w:rPr>
            <w:rStyle w:val="Hyperlink"/>
            <w:noProof/>
          </w:rPr>
          <w:t>Background</w:t>
        </w:r>
        <w:r w:rsidR="00E67622">
          <w:rPr>
            <w:noProof/>
            <w:webHidden/>
          </w:rPr>
          <w:tab/>
        </w:r>
        <w:r w:rsidR="00E67622">
          <w:rPr>
            <w:noProof/>
            <w:webHidden/>
          </w:rPr>
          <w:fldChar w:fldCharType="begin"/>
        </w:r>
        <w:r w:rsidR="00E67622">
          <w:rPr>
            <w:noProof/>
            <w:webHidden/>
          </w:rPr>
          <w:instrText xml:space="preserve"> PAGEREF _Toc19374633 \h </w:instrText>
        </w:r>
        <w:r w:rsidR="00E67622">
          <w:rPr>
            <w:noProof/>
            <w:webHidden/>
          </w:rPr>
        </w:r>
        <w:r w:rsidR="00E67622">
          <w:rPr>
            <w:noProof/>
            <w:webHidden/>
          </w:rPr>
          <w:fldChar w:fldCharType="separate"/>
        </w:r>
        <w:r w:rsidR="00E67622">
          <w:rPr>
            <w:noProof/>
            <w:webHidden/>
          </w:rPr>
          <w:t>4</w:t>
        </w:r>
        <w:r w:rsidR="00E67622">
          <w:rPr>
            <w:noProof/>
            <w:webHidden/>
          </w:rPr>
          <w:fldChar w:fldCharType="end"/>
        </w:r>
      </w:hyperlink>
    </w:p>
    <w:p w14:paraId="2A325BEB" w14:textId="44B8AAE5" w:rsidR="00E67622" w:rsidRDefault="009C4267">
      <w:pPr>
        <w:pStyle w:val="TOC1"/>
        <w:tabs>
          <w:tab w:val="right" w:leader="dot" w:pos="9010"/>
        </w:tabs>
        <w:rPr>
          <w:rFonts w:asciiTheme="minorHAnsi" w:eastAsiaTheme="minorEastAsia" w:hAnsiTheme="minorHAnsi" w:cstheme="minorBidi"/>
          <w:b w:val="0"/>
          <w:bCs w:val="0"/>
          <w:caps w:val="0"/>
          <w:noProof/>
          <w:sz w:val="24"/>
          <w:szCs w:val="24"/>
        </w:rPr>
      </w:pPr>
      <w:hyperlink w:anchor="_Toc19374634" w:history="1">
        <w:r w:rsidR="00E67622" w:rsidRPr="001D5A12">
          <w:rPr>
            <w:rStyle w:val="Hyperlink"/>
            <w:noProof/>
          </w:rPr>
          <w:t>Methodology</w:t>
        </w:r>
        <w:r w:rsidR="00E67622">
          <w:rPr>
            <w:noProof/>
            <w:webHidden/>
          </w:rPr>
          <w:tab/>
        </w:r>
        <w:r w:rsidR="00E67622">
          <w:rPr>
            <w:noProof/>
            <w:webHidden/>
          </w:rPr>
          <w:fldChar w:fldCharType="begin"/>
        </w:r>
        <w:r w:rsidR="00E67622">
          <w:rPr>
            <w:noProof/>
            <w:webHidden/>
          </w:rPr>
          <w:instrText xml:space="preserve"> PAGEREF _Toc19374634 \h </w:instrText>
        </w:r>
        <w:r w:rsidR="00E67622">
          <w:rPr>
            <w:noProof/>
            <w:webHidden/>
          </w:rPr>
        </w:r>
        <w:r w:rsidR="00E67622">
          <w:rPr>
            <w:noProof/>
            <w:webHidden/>
          </w:rPr>
          <w:fldChar w:fldCharType="separate"/>
        </w:r>
        <w:r w:rsidR="00E67622">
          <w:rPr>
            <w:noProof/>
            <w:webHidden/>
          </w:rPr>
          <w:t>5</w:t>
        </w:r>
        <w:r w:rsidR="00E67622">
          <w:rPr>
            <w:noProof/>
            <w:webHidden/>
          </w:rPr>
          <w:fldChar w:fldCharType="end"/>
        </w:r>
      </w:hyperlink>
    </w:p>
    <w:p w14:paraId="68FD1591" w14:textId="650AF670"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35" w:history="1">
        <w:r w:rsidR="00E67622" w:rsidRPr="001D5A12">
          <w:rPr>
            <w:rStyle w:val="Hyperlink"/>
            <w:noProof/>
          </w:rPr>
          <w:t>Data Analysis</w:t>
        </w:r>
        <w:r w:rsidR="00E67622">
          <w:rPr>
            <w:noProof/>
            <w:webHidden/>
          </w:rPr>
          <w:tab/>
        </w:r>
        <w:r w:rsidR="00E67622">
          <w:rPr>
            <w:noProof/>
            <w:webHidden/>
          </w:rPr>
          <w:fldChar w:fldCharType="begin"/>
        </w:r>
        <w:r w:rsidR="00E67622">
          <w:rPr>
            <w:noProof/>
            <w:webHidden/>
          </w:rPr>
          <w:instrText xml:space="preserve"> PAGEREF _Toc19374635 \h </w:instrText>
        </w:r>
        <w:r w:rsidR="00E67622">
          <w:rPr>
            <w:noProof/>
            <w:webHidden/>
          </w:rPr>
        </w:r>
        <w:r w:rsidR="00E67622">
          <w:rPr>
            <w:noProof/>
            <w:webHidden/>
          </w:rPr>
          <w:fldChar w:fldCharType="separate"/>
        </w:r>
        <w:r w:rsidR="00E67622">
          <w:rPr>
            <w:noProof/>
            <w:webHidden/>
          </w:rPr>
          <w:t>6</w:t>
        </w:r>
        <w:r w:rsidR="00E67622">
          <w:rPr>
            <w:noProof/>
            <w:webHidden/>
          </w:rPr>
          <w:fldChar w:fldCharType="end"/>
        </w:r>
      </w:hyperlink>
    </w:p>
    <w:p w14:paraId="50315BA7" w14:textId="78DA2B05" w:rsidR="00E67622" w:rsidRDefault="009C4267">
      <w:pPr>
        <w:pStyle w:val="TOC1"/>
        <w:tabs>
          <w:tab w:val="right" w:leader="dot" w:pos="9010"/>
        </w:tabs>
        <w:rPr>
          <w:rFonts w:asciiTheme="minorHAnsi" w:eastAsiaTheme="minorEastAsia" w:hAnsiTheme="minorHAnsi" w:cstheme="minorBidi"/>
          <w:b w:val="0"/>
          <w:bCs w:val="0"/>
          <w:caps w:val="0"/>
          <w:noProof/>
          <w:sz w:val="24"/>
          <w:szCs w:val="24"/>
        </w:rPr>
      </w:pPr>
      <w:hyperlink w:anchor="_Toc19374636" w:history="1">
        <w:r w:rsidR="00E67622" w:rsidRPr="001D5A12">
          <w:rPr>
            <w:rStyle w:val="Hyperlink"/>
            <w:noProof/>
          </w:rPr>
          <w:t>Findings</w:t>
        </w:r>
        <w:r w:rsidR="00E67622">
          <w:rPr>
            <w:noProof/>
            <w:webHidden/>
          </w:rPr>
          <w:tab/>
        </w:r>
        <w:r w:rsidR="00E67622">
          <w:rPr>
            <w:noProof/>
            <w:webHidden/>
          </w:rPr>
          <w:fldChar w:fldCharType="begin"/>
        </w:r>
        <w:r w:rsidR="00E67622">
          <w:rPr>
            <w:noProof/>
            <w:webHidden/>
          </w:rPr>
          <w:instrText xml:space="preserve"> PAGEREF _Toc19374636 \h </w:instrText>
        </w:r>
        <w:r w:rsidR="00E67622">
          <w:rPr>
            <w:noProof/>
            <w:webHidden/>
          </w:rPr>
        </w:r>
        <w:r w:rsidR="00E67622">
          <w:rPr>
            <w:noProof/>
            <w:webHidden/>
          </w:rPr>
          <w:fldChar w:fldCharType="separate"/>
        </w:r>
        <w:r w:rsidR="00E67622">
          <w:rPr>
            <w:noProof/>
            <w:webHidden/>
          </w:rPr>
          <w:t>6</w:t>
        </w:r>
        <w:r w:rsidR="00E67622">
          <w:rPr>
            <w:noProof/>
            <w:webHidden/>
          </w:rPr>
          <w:fldChar w:fldCharType="end"/>
        </w:r>
      </w:hyperlink>
    </w:p>
    <w:p w14:paraId="1095F8CD" w14:textId="6CCA7B56"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37" w:history="1">
        <w:r w:rsidR="00E67622" w:rsidRPr="001D5A12">
          <w:rPr>
            <w:rStyle w:val="Hyperlink"/>
            <w:noProof/>
          </w:rPr>
          <w:t>Farm household profile:</w:t>
        </w:r>
        <w:r w:rsidR="00E67622">
          <w:rPr>
            <w:noProof/>
            <w:webHidden/>
          </w:rPr>
          <w:tab/>
        </w:r>
        <w:r w:rsidR="00E67622">
          <w:rPr>
            <w:noProof/>
            <w:webHidden/>
          </w:rPr>
          <w:fldChar w:fldCharType="begin"/>
        </w:r>
        <w:r w:rsidR="00E67622">
          <w:rPr>
            <w:noProof/>
            <w:webHidden/>
          </w:rPr>
          <w:instrText xml:space="preserve"> PAGEREF _Toc19374637 \h </w:instrText>
        </w:r>
        <w:r w:rsidR="00E67622">
          <w:rPr>
            <w:noProof/>
            <w:webHidden/>
          </w:rPr>
        </w:r>
        <w:r w:rsidR="00E67622">
          <w:rPr>
            <w:noProof/>
            <w:webHidden/>
          </w:rPr>
          <w:fldChar w:fldCharType="separate"/>
        </w:r>
        <w:r w:rsidR="00E67622">
          <w:rPr>
            <w:noProof/>
            <w:webHidden/>
          </w:rPr>
          <w:t>7</w:t>
        </w:r>
        <w:r w:rsidR="00E67622">
          <w:rPr>
            <w:noProof/>
            <w:webHidden/>
          </w:rPr>
          <w:fldChar w:fldCharType="end"/>
        </w:r>
      </w:hyperlink>
    </w:p>
    <w:p w14:paraId="64768FDC" w14:textId="0EEF1743"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38" w:history="1">
        <w:r w:rsidR="00E67622" w:rsidRPr="001D5A12">
          <w:rPr>
            <w:rStyle w:val="Hyperlink"/>
            <w:noProof/>
          </w:rPr>
          <w:t>Land</w:t>
        </w:r>
        <w:r w:rsidR="00E67622">
          <w:rPr>
            <w:noProof/>
            <w:webHidden/>
          </w:rPr>
          <w:tab/>
        </w:r>
        <w:r w:rsidR="00E67622">
          <w:rPr>
            <w:noProof/>
            <w:webHidden/>
          </w:rPr>
          <w:fldChar w:fldCharType="begin"/>
        </w:r>
        <w:r w:rsidR="00E67622">
          <w:rPr>
            <w:noProof/>
            <w:webHidden/>
          </w:rPr>
          <w:instrText xml:space="preserve"> PAGEREF _Toc19374638 \h </w:instrText>
        </w:r>
        <w:r w:rsidR="00E67622">
          <w:rPr>
            <w:noProof/>
            <w:webHidden/>
          </w:rPr>
        </w:r>
        <w:r w:rsidR="00E67622">
          <w:rPr>
            <w:noProof/>
            <w:webHidden/>
          </w:rPr>
          <w:fldChar w:fldCharType="separate"/>
        </w:r>
        <w:r w:rsidR="00E67622">
          <w:rPr>
            <w:noProof/>
            <w:webHidden/>
          </w:rPr>
          <w:t>8</w:t>
        </w:r>
        <w:r w:rsidR="00E67622">
          <w:rPr>
            <w:noProof/>
            <w:webHidden/>
          </w:rPr>
          <w:fldChar w:fldCharType="end"/>
        </w:r>
      </w:hyperlink>
    </w:p>
    <w:p w14:paraId="3379DE63" w14:textId="0A7D42E0"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39" w:history="1">
        <w:r w:rsidR="00E67622" w:rsidRPr="001D5A12">
          <w:rPr>
            <w:rStyle w:val="Hyperlink"/>
            <w:noProof/>
          </w:rPr>
          <w:t>Labour</w:t>
        </w:r>
        <w:r w:rsidR="00E67622">
          <w:rPr>
            <w:noProof/>
            <w:webHidden/>
          </w:rPr>
          <w:tab/>
        </w:r>
        <w:r w:rsidR="00E67622">
          <w:rPr>
            <w:noProof/>
            <w:webHidden/>
          </w:rPr>
          <w:fldChar w:fldCharType="begin"/>
        </w:r>
        <w:r w:rsidR="00E67622">
          <w:rPr>
            <w:noProof/>
            <w:webHidden/>
          </w:rPr>
          <w:instrText xml:space="preserve"> PAGEREF _Toc19374639 \h </w:instrText>
        </w:r>
        <w:r w:rsidR="00E67622">
          <w:rPr>
            <w:noProof/>
            <w:webHidden/>
          </w:rPr>
        </w:r>
        <w:r w:rsidR="00E67622">
          <w:rPr>
            <w:noProof/>
            <w:webHidden/>
          </w:rPr>
          <w:fldChar w:fldCharType="separate"/>
        </w:r>
        <w:r w:rsidR="00E67622">
          <w:rPr>
            <w:noProof/>
            <w:webHidden/>
          </w:rPr>
          <w:t>9</w:t>
        </w:r>
        <w:r w:rsidR="00E67622">
          <w:rPr>
            <w:noProof/>
            <w:webHidden/>
          </w:rPr>
          <w:fldChar w:fldCharType="end"/>
        </w:r>
      </w:hyperlink>
    </w:p>
    <w:p w14:paraId="65555248" w14:textId="78312B2F"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40" w:history="1">
        <w:r w:rsidR="00E67622" w:rsidRPr="001D5A12">
          <w:rPr>
            <w:rStyle w:val="Hyperlink"/>
            <w:noProof/>
          </w:rPr>
          <w:t>Income</w:t>
        </w:r>
        <w:r w:rsidR="00E67622">
          <w:rPr>
            <w:noProof/>
            <w:webHidden/>
          </w:rPr>
          <w:tab/>
        </w:r>
        <w:r w:rsidR="00E67622">
          <w:rPr>
            <w:noProof/>
            <w:webHidden/>
          </w:rPr>
          <w:fldChar w:fldCharType="begin"/>
        </w:r>
        <w:r w:rsidR="00E67622">
          <w:rPr>
            <w:noProof/>
            <w:webHidden/>
          </w:rPr>
          <w:instrText xml:space="preserve"> PAGEREF _Toc19374640 \h </w:instrText>
        </w:r>
        <w:r w:rsidR="00E67622">
          <w:rPr>
            <w:noProof/>
            <w:webHidden/>
          </w:rPr>
        </w:r>
        <w:r w:rsidR="00E67622">
          <w:rPr>
            <w:noProof/>
            <w:webHidden/>
          </w:rPr>
          <w:fldChar w:fldCharType="separate"/>
        </w:r>
        <w:r w:rsidR="00E67622">
          <w:rPr>
            <w:noProof/>
            <w:webHidden/>
          </w:rPr>
          <w:t>10</w:t>
        </w:r>
        <w:r w:rsidR="00E67622">
          <w:rPr>
            <w:noProof/>
            <w:webHidden/>
          </w:rPr>
          <w:fldChar w:fldCharType="end"/>
        </w:r>
      </w:hyperlink>
    </w:p>
    <w:p w14:paraId="15427797" w14:textId="1BABACC7"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41" w:history="1">
        <w:r w:rsidR="00E67622" w:rsidRPr="001D5A12">
          <w:rPr>
            <w:rStyle w:val="Hyperlink"/>
            <w:noProof/>
          </w:rPr>
          <w:t>Cassava</w:t>
        </w:r>
        <w:r w:rsidR="00E67622">
          <w:rPr>
            <w:noProof/>
            <w:webHidden/>
          </w:rPr>
          <w:tab/>
        </w:r>
        <w:r w:rsidR="00E67622">
          <w:rPr>
            <w:noProof/>
            <w:webHidden/>
          </w:rPr>
          <w:fldChar w:fldCharType="begin"/>
        </w:r>
        <w:r w:rsidR="00E67622">
          <w:rPr>
            <w:noProof/>
            <w:webHidden/>
          </w:rPr>
          <w:instrText xml:space="preserve"> PAGEREF _Toc19374641 \h </w:instrText>
        </w:r>
        <w:r w:rsidR="00E67622">
          <w:rPr>
            <w:noProof/>
            <w:webHidden/>
          </w:rPr>
        </w:r>
        <w:r w:rsidR="00E67622">
          <w:rPr>
            <w:noProof/>
            <w:webHidden/>
          </w:rPr>
          <w:fldChar w:fldCharType="separate"/>
        </w:r>
        <w:r w:rsidR="00E67622">
          <w:rPr>
            <w:noProof/>
            <w:webHidden/>
          </w:rPr>
          <w:t>13</w:t>
        </w:r>
        <w:r w:rsidR="00E67622">
          <w:rPr>
            <w:noProof/>
            <w:webHidden/>
          </w:rPr>
          <w:fldChar w:fldCharType="end"/>
        </w:r>
      </w:hyperlink>
    </w:p>
    <w:p w14:paraId="31F290C2" w14:textId="6326E372"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42" w:history="1">
        <w:r w:rsidR="00E67622" w:rsidRPr="001D5A12">
          <w:rPr>
            <w:rStyle w:val="Hyperlink"/>
            <w:noProof/>
          </w:rPr>
          <w:t>Loans</w:t>
        </w:r>
        <w:r w:rsidR="00E67622">
          <w:rPr>
            <w:noProof/>
            <w:webHidden/>
          </w:rPr>
          <w:tab/>
        </w:r>
        <w:r w:rsidR="00E67622">
          <w:rPr>
            <w:noProof/>
            <w:webHidden/>
          </w:rPr>
          <w:fldChar w:fldCharType="begin"/>
        </w:r>
        <w:r w:rsidR="00E67622">
          <w:rPr>
            <w:noProof/>
            <w:webHidden/>
          </w:rPr>
          <w:instrText xml:space="preserve"> PAGEREF _Toc19374642 \h </w:instrText>
        </w:r>
        <w:r w:rsidR="00E67622">
          <w:rPr>
            <w:noProof/>
            <w:webHidden/>
          </w:rPr>
        </w:r>
        <w:r w:rsidR="00E67622">
          <w:rPr>
            <w:noProof/>
            <w:webHidden/>
          </w:rPr>
          <w:fldChar w:fldCharType="separate"/>
        </w:r>
        <w:r w:rsidR="00E67622">
          <w:rPr>
            <w:noProof/>
            <w:webHidden/>
          </w:rPr>
          <w:t>14</w:t>
        </w:r>
        <w:r w:rsidR="00E67622">
          <w:rPr>
            <w:noProof/>
            <w:webHidden/>
          </w:rPr>
          <w:fldChar w:fldCharType="end"/>
        </w:r>
      </w:hyperlink>
    </w:p>
    <w:p w14:paraId="41A81F18" w14:textId="4F038316"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43" w:history="1">
        <w:r w:rsidR="00E67622" w:rsidRPr="001D5A12">
          <w:rPr>
            <w:rStyle w:val="Hyperlink"/>
            <w:noProof/>
          </w:rPr>
          <w:t>Fruit tree crops</w:t>
        </w:r>
        <w:r w:rsidR="00E67622">
          <w:rPr>
            <w:noProof/>
            <w:webHidden/>
          </w:rPr>
          <w:tab/>
        </w:r>
        <w:r w:rsidR="00E67622">
          <w:rPr>
            <w:noProof/>
            <w:webHidden/>
          </w:rPr>
          <w:fldChar w:fldCharType="begin"/>
        </w:r>
        <w:r w:rsidR="00E67622">
          <w:rPr>
            <w:noProof/>
            <w:webHidden/>
          </w:rPr>
          <w:instrText xml:space="preserve"> PAGEREF _Toc19374643 \h </w:instrText>
        </w:r>
        <w:r w:rsidR="00E67622">
          <w:rPr>
            <w:noProof/>
            <w:webHidden/>
          </w:rPr>
        </w:r>
        <w:r w:rsidR="00E67622">
          <w:rPr>
            <w:noProof/>
            <w:webHidden/>
          </w:rPr>
          <w:fldChar w:fldCharType="separate"/>
        </w:r>
        <w:r w:rsidR="00E67622">
          <w:rPr>
            <w:noProof/>
            <w:webHidden/>
          </w:rPr>
          <w:t>15</w:t>
        </w:r>
        <w:r w:rsidR="00E67622">
          <w:rPr>
            <w:noProof/>
            <w:webHidden/>
          </w:rPr>
          <w:fldChar w:fldCharType="end"/>
        </w:r>
      </w:hyperlink>
    </w:p>
    <w:p w14:paraId="69BDB388" w14:textId="027C0AB2"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44" w:history="1">
        <w:r w:rsidR="00E67622" w:rsidRPr="001D5A12">
          <w:rPr>
            <w:rStyle w:val="Hyperlink"/>
            <w:noProof/>
          </w:rPr>
          <w:t>Pest and Disease</w:t>
        </w:r>
        <w:r w:rsidR="00E67622">
          <w:rPr>
            <w:noProof/>
            <w:webHidden/>
          </w:rPr>
          <w:tab/>
        </w:r>
        <w:r w:rsidR="00E67622">
          <w:rPr>
            <w:noProof/>
            <w:webHidden/>
          </w:rPr>
          <w:fldChar w:fldCharType="begin"/>
        </w:r>
        <w:r w:rsidR="00E67622">
          <w:rPr>
            <w:noProof/>
            <w:webHidden/>
          </w:rPr>
          <w:instrText xml:space="preserve"> PAGEREF _Toc19374644 \h </w:instrText>
        </w:r>
        <w:r w:rsidR="00E67622">
          <w:rPr>
            <w:noProof/>
            <w:webHidden/>
          </w:rPr>
        </w:r>
        <w:r w:rsidR="00E67622">
          <w:rPr>
            <w:noProof/>
            <w:webHidden/>
          </w:rPr>
          <w:fldChar w:fldCharType="separate"/>
        </w:r>
        <w:r w:rsidR="00E67622">
          <w:rPr>
            <w:noProof/>
            <w:webHidden/>
          </w:rPr>
          <w:t>18</w:t>
        </w:r>
        <w:r w:rsidR="00E67622">
          <w:rPr>
            <w:noProof/>
            <w:webHidden/>
          </w:rPr>
          <w:fldChar w:fldCharType="end"/>
        </w:r>
      </w:hyperlink>
    </w:p>
    <w:p w14:paraId="2D9D641D" w14:textId="2ABD1DB9"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45" w:history="1">
        <w:r w:rsidR="00E67622" w:rsidRPr="001D5A12">
          <w:rPr>
            <w:rStyle w:val="Hyperlink"/>
            <w:noProof/>
          </w:rPr>
          <w:t>Gender</w:t>
        </w:r>
        <w:r w:rsidR="00E67622">
          <w:rPr>
            <w:noProof/>
            <w:webHidden/>
          </w:rPr>
          <w:tab/>
        </w:r>
        <w:r w:rsidR="00E67622">
          <w:rPr>
            <w:noProof/>
            <w:webHidden/>
          </w:rPr>
          <w:fldChar w:fldCharType="begin"/>
        </w:r>
        <w:r w:rsidR="00E67622">
          <w:rPr>
            <w:noProof/>
            <w:webHidden/>
          </w:rPr>
          <w:instrText xml:space="preserve"> PAGEREF _Toc19374645 \h </w:instrText>
        </w:r>
        <w:r w:rsidR="00E67622">
          <w:rPr>
            <w:noProof/>
            <w:webHidden/>
          </w:rPr>
        </w:r>
        <w:r w:rsidR="00E67622">
          <w:rPr>
            <w:noProof/>
            <w:webHidden/>
          </w:rPr>
          <w:fldChar w:fldCharType="separate"/>
        </w:r>
        <w:r w:rsidR="00E67622">
          <w:rPr>
            <w:noProof/>
            <w:webHidden/>
          </w:rPr>
          <w:t>20</w:t>
        </w:r>
        <w:r w:rsidR="00E67622">
          <w:rPr>
            <w:noProof/>
            <w:webHidden/>
          </w:rPr>
          <w:fldChar w:fldCharType="end"/>
        </w:r>
      </w:hyperlink>
    </w:p>
    <w:p w14:paraId="0A16821B" w14:textId="6BA09E8E" w:rsidR="00E67622" w:rsidRDefault="009C4267">
      <w:pPr>
        <w:pStyle w:val="TOC1"/>
        <w:tabs>
          <w:tab w:val="right" w:leader="dot" w:pos="9010"/>
        </w:tabs>
        <w:rPr>
          <w:rFonts w:asciiTheme="minorHAnsi" w:eastAsiaTheme="minorEastAsia" w:hAnsiTheme="minorHAnsi" w:cstheme="minorBidi"/>
          <w:b w:val="0"/>
          <w:bCs w:val="0"/>
          <w:caps w:val="0"/>
          <w:noProof/>
          <w:sz w:val="24"/>
          <w:szCs w:val="24"/>
        </w:rPr>
      </w:pPr>
      <w:hyperlink w:anchor="_Toc19374646" w:history="1">
        <w:r w:rsidR="00E67622" w:rsidRPr="001D5A12">
          <w:rPr>
            <w:rStyle w:val="Hyperlink"/>
            <w:noProof/>
          </w:rPr>
          <w:t>Future outlook (Problem-Solution Pathways)</w:t>
        </w:r>
        <w:r w:rsidR="00E67622">
          <w:rPr>
            <w:noProof/>
            <w:webHidden/>
          </w:rPr>
          <w:tab/>
        </w:r>
        <w:r w:rsidR="00E67622">
          <w:rPr>
            <w:noProof/>
            <w:webHidden/>
          </w:rPr>
          <w:fldChar w:fldCharType="begin"/>
        </w:r>
        <w:r w:rsidR="00E67622">
          <w:rPr>
            <w:noProof/>
            <w:webHidden/>
          </w:rPr>
          <w:instrText xml:space="preserve"> PAGEREF _Toc19374646 \h </w:instrText>
        </w:r>
        <w:r w:rsidR="00E67622">
          <w:rPr>
            <w:noProof/>
            <w:webHidden/>
          </w:rPr>
        </w:r>
        <w:r w:rsidR="00E67622">
          <w:rPr>
            <w:noProof/>
            <w:webHidden/>
          </w:rPr>
          <w:fldChar w:fldCharType="separate"/>
        </w:r>
        <w:r w:rsidR="00E67622">
          <w:rPr>
            <w:noProof/>
            <w:webHidden/>
          </w:rPr>
          <w:t>22</w:t>
        </w:r>
        <w:r w:rsidR="00E67622">
          <w:rPr>
            <w:noProof/>
            <w:webHidden/>
          </w:rPr>
          <w:fldChar w:fldCharType="end"/>
        </w:r>
      </w:hyperlink>
    </w:p>
    <w:p w14:paraId="1C8A09EC" w14:textId="67B9D6C5"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47" w:history="1">
        <w:r w:rsidR="00E67622" w:rsidRPr="001D5A12">
          <w:rPr>
            <w:rStyle w:val="Hyperlink"/>
            <w:noProof/>
          </w:rPr>
          <w:t>What one change would most improve your life?</w:t>
        </w:r>
        <w:r w:rsidR="00E67622">
          <w:rPr>
            <w:noProof/>
            <w:webHidden/>
          </w:rPr>
          <w:tab/>
        </w:r>
        <w:r w:rsidR="00E67622">
          <w:rPr>
            <w:noProof/>
            <w:webHidden/>
          </w:rPr>
          <w:fldChar w:fldCharType="begin"/>
        </w:r>
        <w:r w:rsidR="00E67622">
          <w:rPr>
            <w:noProof/>
            <w:webHidden/>
          </w:rPr>
          <w:instrText xml:space="preserve"> PAGEREF _Toc19374647 \h </w:instrText>
        </w:r>
        <w:r w:rsidR="00E67622">
          <w:rPr>
            <w:noProof/>
            <w:webHidden/>
          </w:rPr>
        </w:r>
        <w:r w:rsidR="00E67622">
          <w:rPr>
            <w:noProof/>
            <w:webHidden/>
          </w:rPr>
          <w:fldChar w:fldCharType="separate"/>
        </w:r>
        <w:r w:rsidR="00E67622">
          <w:rPr>
            <w:noProof/>
            <w:webHidden/>
          </w:rPr>
          <w:t>22</w:t>
        </w:r>
        <w:r w:rsidR="00E67622">
          <w:rPr>
            <w:noProof/>
            <w:webHidden/>
          </w:rPr>
          <w:fldChar w:fldCharType="end"/>
        </w:r>
      </w:hyperlink>
    </w:p>
    <w:p w14:paraId="76AB5A7A" w14:textId="0DA051FB"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48" w:history="1">
        <w:r w:rsidR="00E67622" w:rsidRPr="001D5A12">
          <w:rPr>
            <w:rStyle w:val="Hyperlink"/>
            <w:noProof/>
          </w:rPr>
          <w:t>How might this change happen?</w:t>
        </w:r>
        <w:r w:rsidR="00E67622">
          <w:rPr>
            <w:noProof/>
            <w:webHidden/>
          </w:rPr>
          <w:tab/>
        </w:r>
        <w:r w:rsidR="00E67622">
          <w:rPr>
            <w:noProof/>
            <w:webHidden/>
          </w:rPr>
          <w:fldChar w:fldCharType="begin"/>
        </w:r>
        <w:r w:rsidR="00E67622">
          <w:rPr>
            <w:noProof/>
            <w:webHidden/>
          </w:rPr>
          <w:instrText xml:space="preserve"> PAGEREF _Toc19374648 \h </w:instrText>
        </w:r>
        <w:r w:rsidR="00E67622">
          <w:rPr>
            <w:noProof/>
            <w:webHidden/>
          </w:rPr>
        </w:r>
        <w:r w:rsidR="00E67622">
          <w:rPr>
            <w:noProof/>
            <w:webHidden/>
          </w:rPr>
          <w:fldChar w:fldCharType="separate"/>
        </w:r>
        <w:r w:rsidR="00E67622">
          <w:rPr>
            <w:noProof/>
            <w:webHidden/>
          </w:rPr>
          <w:t>22</w:t>
        </w:r>
        <w:r w:rsidR="00E67622">
          <w:rPr>
            <w:noProof/>
            <w:webHidden/>
          </w:rPr>
          <w:fldChar w:fldCharType="end"/>
        </w:r>
      </w:hyperlink>
    </w:p>
    <w:p w14:paraId="26BAFFEB" w14:textId="40B199D6"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49" w:history="1">
        <w:r w:rsidR="00E67622" w:rsidRPr="001D5A12">
          <w:rPr>
            <w:rStyle w:val="Hyperlink"/>
            <w:noProof/>
          </w:rPr>
          <w:t>Who has the power to make this change?</w:t>
        </w:r>
        <w:r w:rsidR="00E67622">
          <w:rPr>
            <w:noProof/>
            <w:webHidden/>
          </w:rPr>
          <w:tab/>
        </w:r>
        <w:r w:rsidR="00E67622">
          <w:rPr>
            <w:noProof/>
            <w:webHidden/>
          </w:rPr>
          <w:fldChar w:fldCharType="begin"/>
        </w:r>
        <w:r w:rsidR="00E67622">
          <w:rPr>
            <w:noProof/>
            <w:webHidden/>
          </w:rPr>
          <w:instrText xml:space="preserve"> PAGEREF _Toc19374649 \h </w:instrText>
        </w:r>
        <w:r w:rsidR="00E67622">
          <w:rPr>
            <w:noProof/>
            <w:webHidden/>
          </w:rPr>
        </w:r>
        <w:r w:rsidR="00E67622">
          <w:rPr>
            <w:noProof/>
            <w:webHidden/>
          </w:rPr>
          <w:fldChar w:fldCharType="separate"/>
        </w:r>
        <w:r w:rsidR="00E67622">
          <w:rPr>
            <w:noProof/>
            <w:webHidden/>
          </w:rPr>
          <w:t>23</w:t>
        </w:r>
        <w:r w:rsidR="00E67622">
          <w:rPr>
            <w:noProof/>
            <w:webHidden/>
          </w:rPr>
          <w:fldChar w:fldCharType="end"/>
        </w:r>
      </w:hyperlink>
    </w:p>
    <w:p w14:paraId="6EF8AF1D" w14:textId="0CB219F4" w:rsidR="00E67622" w:rsidRDefault="009C4267">
      <w:pPr>
        <w:pStyle w:val="TOC1"/>
        <w:tabs>
          <w:tab w:val="right" w:leader="dot" w:pos="9010"/>
        </w:tabs>
        <w:rPr>
          <w:rFonts w:asciiTheme="minorHAnsi" w:eastAsiaTheme="minorEastAsia" w:hAnsiTheme="minorHAnsi" w:cstheme="minorBidi"/>
          <w:b w:val="0"/>
          <w:bCs w:val="0"/>
          <w:caps w:val="0"/>
          <w:noProof/>
          <w:sz w:val="24"/>
          <w:szCs w:val="24"/>
        </w:rPr>
      </w:pPr>
      <w:hyperlink w:anchor="_Toc19374650" w:history="1">
        <w:r w:rsidR="00E67622" w:rsidRPr="001D5A12">
          <w:rPr>
            <w:rStyle w:val="Hyperlink"/>
            <w:noProof/>
          </w:rPr>
          <w:t>Conclusion</w:t>
        </w:r>
        <w:r w:rsidR="00E67622">
          <w:rPr>
            <w:noProof/>
            <w:webHidden/>
          </w:rPr>
          <w:tab/>
        </w:r>
        <w:r w:rsidR="00E67622">
          <w:rPr>
            <w:noProof/>
            <w:webHidden/>
          </w:rPr>
          <w:fldChar w:fldCharType="begin"/>
        </w:r>
        <w:r w:rsidR="00E67622">
          <w:rPr>
            <w:noProof/>
            <w:webHidden/>
          </w:rPr>
          <w:instrText xml:space="preserve"> PAGEREF _Toc19374650 \h </w:instrText>
        </w:r>
        <w:r w:rsidR="00E67622">
          <w:rPr>
            <w:noProof/>
            <w:webHidden/>
          </w:rPr>
        </w:r>
        <w:r w:rsidR="00E67622">
          <w:rPr>
            <w:noProof/>
            <w:webHidden/>
          </w:rPr>
          <w:fldChar w:fldCharType="separate"/>
        </w:r>
        <w:r w:rsidR="00E67622">
          <w:rPr>
            <w:noProof/>
            <w:webHidden/>
          </w:rPr>
          <w:t>23</w:t>
        </w:r>
        <w:r w:rsidR="00E67622">
          <w:rPr>
            <w:noProof/>
            <w:webHidden/>
          </w:rPr>
          <w:fldChar w:fldCharType="end"/>
        </w:r>
      </w:hyperlink>
    </w:p>
    <w:p w14:paraId="5562D615" w14:textId="681D11FC"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51" w:history="1">
        <w:r w:rsidR="00E67622" w:rsidRPr="001D5A12">
          <w:rPr>
            <w:rStyle w:val="Hyperlink"/>
            <w:noProof/>
          </w:rPr>
          <w:t>Key findings</w:t>
        </w:r>
        <w:r w:rsidR="00E67622">
          <w:rPr>
            <w:noProof/>
            <w:webHidden/>
          </w:rPr>
          <w:tab/>
        </w:r>
        <w:r w:rsidR="00E67622">
          <w:rPr>
            <w:noProof/>
            <w:webHidden/>
          </w:rPr>
          <w:fldChar w:fldCharType="begin"/>
        </w:r>
        <w:r w:rsidR="00E67622">
          <w:rPr>
            <w:noProof/>
            <w:webHidden/>
          </w:rPr>
          <w:instrText xml:space="preserve"> PAGEREF _Toc19374651 \h </w:instrText>
        </w:r>
        <w:r w:rsidR="00E67622">
          <w:rPr>
            <w:noProof/>
            <w:webHidden/>
          </w:rPr>
        </w:r>
        <w:r w:rsidR="00E67622">
          <w:rPr>
            <w:noProof/>
            <w:webHidden/>
          </w:rPr>
          <w:fldChar w:fldCharType="separate"/>
        </w:r>
        <w:r w:rsidR="00E67622">
          <w:rPr>
            <w:noProof/>
            <w:webHidden/>
          </w:rPr>
          <w:t>23</w:t>
        </w:r>
        <w:r w:rsidR="00E67622">
          <w:rPr>
            <w:noProof/>
            <w:webHidden/>
          </w:rPr>
          <w:fldChar w:fldCharType="end"/>
        </w:r>
      </w:hyperlink>
    </w:p>
    <w:p w14:paraId="4BBBC8DB" w14:textId="54590A81" w:rsidR="00E67622" w:rsidRDefault="009C4267">
      <w:pPr>
        <w:pStyle w:val="TOC2"/>
        <w:tabs>
          <w:tab w:val="right" w:leader="dot" w:pos="9010"/>
        </w:tabs>
        <w:rPr>
          <w:rFonts w:asciiTheme="minorHAnsi" w:eastAsiaTheme="minorEastAsia" w:hAnsiTheme="minorHAnsi" w:cstheme="minorBidi"/>
          <w:smallCaps w:val="0"/>
          <w:noProof/>
          <w:sz w:val="24"/>
          <w:szCs w:val="24"/>
        </w:rPr>
      </w:pPr>
      <w:hyperlink w:anchor="_Toc19374652" w:history="1">
        <w:r w:rsidR="00E67622" w:rsidRPr="001D5A12">
          <w:rPr>
            <w:rStyle w:val="Hyperlink"/>
            <w:noProof/>
          </w:rPr>
          <w:t>References</w:t>
        </w:r>
        <w:r w:rsidR="00E67622">
          <w:rPr>
            <w:noProof/>
            <w:webHidden/>
          </w:rPr>
          <w:tab/>
        </w:r>
        <w:r w:rsidR="00E67622">
          <w:rPr>
            <w:noProof/>
            <w:webHidden/>
          </w:rPr>
          <w:fldChar w:fldCharType="begin"/>
        </w:r>
        <w:r w:rsidR="00E67622">
          <w:rPr>
            <w:noProof/>
            <w:webHidden/>
          </w:rPr>
          <w:instrText xml:space="preserve"> PAGEREF _Toc19374652 \h </w:instrText>
        </w:r>
        <w:r w:rsidR="00E67622">
          <w:rPr>
            <w:noProof/>
            <w:webHidden/>
          </w:rPr>
        </w:r>
        <w:r w:rsidR="00E67622">
          <w:rPr>
            <w:noProof/>
            <w:webHidden/>
          </w:rPr>
          <w:fldChar w:fldCharType="separate"/>
        </w:r>
        <w:r w:rsidR="00E67622">
          <w:rPr>
            <w:noProof/>
            <w:webHidden/>
          </w:rPr>
          <w:t>25</w:t>
        </w:r>
        <w:r w:rsidR="00E67622">
          <w:rPr>
            <w:noProof/>
            <w:webHidden/>
          </w:rPr>
          <w:fldChar w:fldCharType="end"/>
        </w:r>
      </w:hyperlink>
    </w:p>
    <w:p w14:paraId="21A01F87" w14:textId="2633CD8C" w:rsidR="00E67622" w:rsidRDefault="00BF5CBC" w:rsidP="00C62909">
      <w:r w:rsidRPr="006158B0">
        <w:fldChar w:fldCharType="end"/>
      </w:r>
    </w:p>
    <w:p w14:paraId="09BDFC34" w14:textId="77777777" w:rsidR="00E67622" w:rsidRDefault="00E67622">
      <w:pPr>
        <w:jc w:val="left"/>
      </w:pPr>
      <w:r>
        <w:br w:type="page"/>
      </w:r>
    </w:p>
    <w:p w14:paraId="48B88A54" w14:textId="77777777" w:rsidR="00F40254" w:rsidRPr="006158B0" w:rsidRDefault="00F40254" w:rsidP="00C62909"/>
    <w:p w14:paraId="0EE2F0B5" w14:textId="01388688" w:rsidR="00F3584F" w:rsidRDefault="00BD2C42">
      <w:pPr>
        <w:pStyle w:val="TableofFigures"/>
        <w:tabs>
          <w:tab w:val="right" w:leader="dot" w:pos="9010"/>
        </w:tabs>
        <w:rPr>
          <w:rFonts w:eastAsiaTheme="minorEastAsia" w:cstheme="minorBidi"/>
          <w:smallCaps w:val="0"/>
          <w:noProof/>
          <w:sz w:val="24"/>
          <w:szCs w:val="24"/>
        </w:rPr>
      </w:pPr>
      <w:r w:rsidRPr="006158B0">
        <w:rPr>
          <w:rFonts w:ascii="Times New Roman" w:hAnsi="Times New Roman" w:cs="Times New Roman"/>
        </w:rPr>
        <w:fldChar w:fldCharType="begin"/>
      </w:r>
      <w:r w:rsidRPr="006158B0">
        <w:rPr>
          <w:rFonts w:ascii="Times New Roman" w:hAnsi="Times New Roman" w:cs="Times New Roman"/>
        </w:rPr>
        <w:instrText xml:space="preserve"> TOC \h \z \c "Figure" </w:instrText>
      </w:r>
      <w:r w:rsidRPr="006158B0">
        <w:rPr>
          <w:rFonts w:ascii="Times New Roman" w:hAnsi="Times New Roman" w:cs="Times New Roman"/>
        </w:rPr>
        <w:fldChar w:fldCharType="separate"/>
      </w:r>
      <w:hyperlink r:id="rId11" w:anchor="_Toc19374653" w:history="1">
        <w:r w:rsidR="00F3584F" w:rsidRPr="00F22D0C">
          <w:rPr>
            <w:rStyle w:val="Hyperlink"/>
            <w:noProof/>
          </w:rPr>
          <w:t>Figure 1: FAO Stat data (http://www.factfish.com)</w:t>
        </w:r>
        <w:r w:rsidR="00F3584F">
          <w:rPr>
            <w:noProof/>
            <w:webHidden/>
          </w:rPr>
          <w:tab/>
        </w:r>
        <w:r w:rsidR="00F3584F">
          <w:rPr>
            <w:noProof/>
            <w:webHidden/>
          </w:rPr>
          <w:fldChar w:fldCharType="begin"/>
        </w:r>
        <w:r w:rsidR="00F3584F">
          <w:rPr>
            <w:noProof/>
            <w:webHidden/>
          </w:rPr>
          <w:instrText xml:space="preserve"> PAGEREF _Toc19374653 \h </w:instrText>
        </w:r>
        <w:r w:rsidR="00F3584F">
          <w:rPr>
            <w:noProof/>
            <w:webHidden/>
          </w:rPr>
        </w:r>
        <w:r w:rsidR="00F3584F">
          <w:rPr>
            <w:noProof/>
            <w:webHidden/>
          </w:rPr>
          <w:fldChar w:fldCharType="separate"/>
        </w:r>
        <w:r w:rsidR="00F3584F">
          <w:rPr>
            <w:noProof/>
            <w:webHidden/>
          </w:rPr>
          <w:t>4</w:t>
        </w:r>
        <w:r w:rsidR="00F3584F">
          <w:rPr>
            <w:noProof/>
            <w:webHidden/>
          </w:rPr>
          <w:fldChar w:fldCharType="end"/>
        </w:r>
      </w:hyperlink>
    </w:p>
    <w:p w14:paraId="3338FB97" w14:textId="3CCB505B" w:rsidR="00F3584F" w:rsidRDefault="009C4267">
      <w:pPr>
        <w:pStyle w:val="TableofFigures"/>
        <w:tabs>
          <w:tab w:val="right" w:leader="dot" w:pos="9010"/>
        </w:tabs>
        <w:rPr>
          <w:rFonts w:eastAsiaTheme="minorEastAsia" w:cstheme="minorBidi"/>
          <w:smallCaps w:val="0"/>
          <w:noProof/>
          <w:sz w:val="24"/>
          <w:szCs w:val="24"/>
        </w:rPr>
      </w:pPr>
      <w:hyperlink r:id="rId12" w:anchor="_Toc19374654" w:history="1">
        <w:r w:rsidR="00F3584F" w:rsidRPr="00F22D0C">
          <w:rPr>
            <w:rStyle w:val="Hyperlink"/>
            <w:noProof/>
          </w:rPr>
          <w:t>Figure 2: Cassava Quantity in Cambodia (http://www.factfish.com)</w:t>
        </w:r>
        <w:r w:rsidR="00F3584F">
          <w:rPr>
            <w:noProof/>
            <w:webHidden/>
          </w:rPr>
          <w:tab/>
        </w:r>
        <w:r w:rsidR="00F3584F">
          <w:rPr>
            <w:noProof/>
            <w:webHidden/>
          </w:rPr>
          <w:fldChar w:fldCharType="begin"/>
        </w:r>
        <w:r w:rsidR="00F3584F">
          <w:rPr>
            <w:noProof/>
            <w:webHidden/>
          </w:rPr>
          <w:instrText xml:space="preserve"> PAGEREF _Toc19374654 \h </w:instrText>
        </w:r>
        <w:r w:rsidR="00F3584F">
          <w:rPr>
            <w:noProof/>
            <w:webHidden/>
          </w:rPr>
        </w:r>
        <w:r w:rsidR="00F3584F">
          <w:rPr>
            <w:noProof/>
            <w:webHidden/>
          </w:rPr>
          <w:fldChar w:fldCharType="separate"/>
        </w:r>
        <w:r w:rsidR="00F3584F">
          <w:rPr>
            <w:noProof/>
            <w:webHidden/>
          </w:rPr>
          <w:t>4</w:t>
        </w:r>
        <w:r w:rsidR="00F3584F">
          <w:rPr>
            <w:noProof/>
            <w:webHidden/>
          </w:rPr>
          <w:fldChar w:fldCharType="end"/>
        </w:r>
      </w:hyperlink>
    </w:p>
    <w:p w14:paraId="2C188D4C" w14:textId="1091F57B" w:rsidR="00F3584F" w:rsidRDefault="009C4267">
      <w:pPr>
        <w:pStyle w:val="TableofFigures"/>
        <w:tabs>
          <w:tab w:val="right" w:leader="dot" w:pos="9010"/>
        </w:tabs>
        <w:rPr>
          <w:rFonts w:eastAsiaTheme="minorEastAsia" w:cstheme="minorBidi"/>
          <w:smallCaps w:val="0"/>
          <w:noProof/>
          <w:sz w:val="24"/>
          <w:szCs w:val="24"/>
        </w:rPr>
      </w:pPr>
      <w:hyperlink r:id="rId13" w:anchor="_Toc19374655" w:history="1">
        <w:r w:rsidR="00F3584F" w:rsidRPr="00F22D0C">
          <w:rPr>
            <w:rStyle w:val="Hyperlink"/>
            <w:noProof/>
          </w:rPr>
          <w:t>Figure 3:ACIAR Samlout Case Study: Village Locations</w:t>
        </w:r>
        <w:r w:rsidR="00F3584F">
          <w:rPr>
            <w:noProof/>
            <w:webHidden/>
          </w:rPr>
          <w:tab/>
        </w:r>
        <w:r w:rsidR="00F3584F">
          <w:rPr>
            <w:noProof/>
            <w:webHidden/>
          </w:rPr>
          <w:fldChar w:fldCharType="begin"/>
        </w:r>
        <w:r w:rsidR="00F3584F">
          <w:rPr>
            <w:noProof/>
            <w:webHidden/>
          </w:rPr>
          <w:instrText xml:space="preserve"> PAGEREF _Toc19374655 \h </w:instrText>
        </w:r>
        <w:r w:rsidR="00F3584F">
          <w:rPr>
            <w:noProof/>
            <w:webHidden/>
          </w:rPr>
        </w:r>
        <w:r w:rsidR="00F3584F">
          <w:rPr>
            <w:noProof/>
            <w:webHidden/>
          </w:rPr>
          <w:fldChar w:fldCharType="separate"/>
        </w:r>
        <w:r w:rsidR="00F3584F">
          <w:rPr>
            <w:noProof/>
            <w:webHidden/>
          </w:rPr>
          <w:t>6</w:t>
        </w:r>
        <w:r w:rsidR="00F3584F">
          <w:rPr>
            <w:noProof/>
            <w:webHidden/>
          </w:rPr>
          <w:fldChar w:fldCharType="end"/>
        </w:r>
      </w:hyperlink>
    </w:p>
    <w:p w14:paraId="44F1745A" w14:textId="171E5A87" w:rsidR="00F3584F" w:rsidRDefault="009C4267">
      <w:pPr>
        <w:pStyle w:val="TableofFigures"/>
        <w:tabs>
          <w:tab w:val="left" w:pos="960"/>
          <w:tab w:val="right" w:leader="dot" w:pos="9010"/>
        </w:tabs>
        <w:rPr>
          <w:rFonts w:eastAsiaTheme="minorEastAsia" w:cstheme="minorBidi"/>
          <w:smallCaps w:val="0"/>
          <w:noProof/>
          <w:sz w:val="24"/>
          <w:szCs w:val="24"/>
        </w:rPr>
      </w:pPr>
      <w:hyperlink w:anchor="_Toc19374656" w:history="1">
        <w:r w:rsidR="00F3584F" w:rsidRPr="00F22D0C">
          <w:rPr>
            <w:rStyle w:val="Hyperlink"/>
            <w:noProof/>
          </w:rPr>
          <w:t>Figure 4</w:t>
        </w:r>
        <w:r w:rsidR="00F3584F">
          <w:rPr>
            <w:rFonts w:eastAsiaTheme="minorEastAsia" w:cstheme="minorBidi"/>
            <w:smallCaps w:val="0"/>
            <w:noProof/>
            <w:sz w:val="24"/>
            <w:szCs w:val="24"/>
          </w:rPr>
          <w:tab/>
        </w:r>
        <w:r w:rsidR="00F3584F" w:rsidRPr="00F22D0C">
          <w:rPr>
            <w:rStyle w:val="Hyperlink"/>
            <w:noProof/>
          </w:rPr>
          <w:t xml:space="preserve">     Figure 5:</w:t>
        </w:r>
        <w:r w:rsidR="00F3584F">
          <w:rPr>
            <w:noProof/>
            <w:webHidden/>
          </w:rPr>
          <w:tab/>
        </w:r>
        <w:r w:rsidR="00F3584F">
          <w:rPr>
            <w:noProof/>
            <w:webHidden/>
          </w:rPr>
          <w:fldChar w:fldCharType="begin"/>
        </w:r>
        <w:r w:rsidR="00F3584F">
          <w:rPr>
            <w:noProof/>
            <w:webHidden/>
          </w:rPr>
          <w:instrText xml:space="preserve"> PAGEREF _Toc19374656 \h </w:instrText>
        </w:r>
        <w:r w:rsidR="00F3584F">
          <w:rPr>
            <w:noProof/>
            <w:webHidden/>
          </w:rPr>
        </w:r>
        <w:r w:rsidR="00F3584F">
          <w:rPr>
            <w:noProof/>
            <w:webHidden/>
          </w:rPr>
          <w:fldChar w:fldCharType="separate"/>
        </w:r>
        <w:r w:rsidR="00F3584F">
          <w:rPr>
            <w:noProof/>
            <w:webHidden/>
          </w:rPr>
          <w:t>7</w:t>
        </w:r>
        <w:r w:rsidR="00F3584F">
          <w:rPr>
            <w:noProof/>
            <w:webHidden/>
          </w:rPr>
          <w:fldChar w:fldCharType="end"/>
        </w:r>
      </w:hyperlink>
    </w:p>
    <w:p w14:paraId="7E096F11" w14:textId="63356445" w:rsidR="00F3584F" w:rsidRDefault="009C4267">
      <w:pPr>
        <w:pStyle w:val="TableofFigures"/>
        <w:tabs>
          <w:tab w:val="right" w:leader="dot" w:pos="9010"/>
        </w:tabs>
        <w:rPr>
          <w:rFonts w:eastAsiaTheme="minorEastAsia" w:cstheme="minorBidi"/>
          <w:smallCaps w:val="0"/>
          <w:noProof/>
          <w:sz w:val="24"/>
          <w:szCs w:val="24"/>
        </w:rPr>
      </w:pPr>
      <w:hyperlink w:anchor="_Toc19374657" w:history="1">
        <w:r w:rsidR="00F3584F" w:rsidRPr="00F22D0C">
          <w:rPr>
            <w:rStyle w:val="Hyperlink"/>
            <w:noProof/>
          </w:rPr>
          <w:t>Figure 6: Total land area with colour-coding to distinguish owned, rented, primary, and with/out title (i.e., deed)</w:t>
        </w:r>
        <w:r w:rsidR="00F3584F">
          <w:rPr>
            <w:noProof/>
            <w:webHidden/>
          </w:rPr>
          <w:tab/>
        </w:r>
        <w:r w:rsidR="00F3584F">
          <w:rPr>
            <w:noProof/>
            <w:webHidden/>
          </w:rPr>
          <w:fldChar w:fldCharType="begin"/>
        </w:r>
        <w:r w:rsidR="00F3584F">
          <w:rPr>
            <w:noProof/>
            <w:webHidden/>
          </w:rPr>
          <w:instrText xml:space="preserve"> PAGEREF _Toc19374657 \h </w:instrText>
        </w:r>
        <w:r w:rsidR="00F3584F">
          <w:rPr>
            <w:noProof/>
            <w:webHidden/>
          </w:rPr>
        </w:r>
        <w:r w:rsidR="00F3584F">
          <w:rPr>
            <w:noProof/>
            <w:webHidden/>
          </w:rPr>
          <w:fldChar w:fldCharType="separate"/>
        </w:r>
        <w:r w:rsidR="00F3584F">
          <w:rPr>
            <w:noProof/>
            <w:webHidden/>
          </w:rPr>
          <w:t>8</w:t>
        </w:r>
        <w:r w:rsidR="00F3584F">
          <w:rPr>
            <w:noProof/>
            <w:webHidden/>
          </w:rPr>
          <w:fldChar w:fldCharType="end"/>
        </w:r>
      </w:hyperlink>
    </w:p>
    <w:p w14:paraId="4AF6DF3A" w14:textId="59BED398" w:rsidR="00F3584F" w:rsidRDefault="009C4267">
      <w:pPr>
        <w:pStyle w:val="TableofFigures"/>
        <w:tabs>
          <w:tab w:val="left" w:pos="2838"/>
          <w:tab w:val="right" w:leader="dot" w:pos="9010"/>
        </w:tabs>
        <w:rPr>
          <w:rFonts w:eastAsiaTheme="minorEastAsia" w:cstheme="minorBidi"/>
          <w:smallCaps w:val="0"/>
          <w:noProof/>
          <w:sz w:val="24"/>
          <w:szCs w:val="24"/>
        </w:rPr>
      </w:pPr>
      <w:hyperlink w:anchor="_Toc19374658" w:history="1">
        <w:r w:rsidR="00F3584F" w:rsidRPr="00F22D0C">
          <w:rPr>
            <w:rStyle w:val="Hyperlink"/>
            <w:noProof/>
          </w:rPr>
          <w:t>Figure 7: total land by ownership</w:t>
        </w:r>
        <w:r w:rsidR="00F3584F">
          <w:rPr>
            <w:rFonts w:eastAsiaTheme="minorEastAsia" w:cstheme="minorBidi"/>
            <w:smallCaps w:val="0"/>
            <w:noProof/>
            <w:sz w:val="24"/>
            <w:szCs w:val="24"/>
          </w:rPr>
          <w:tab/>
        </w:r>
        <w:r w:rsidR="00F3584F" w:rsidRPr="00F22D0C">
          <w:rPr>
            <w:rStyle w:val="Hyperlink"/>
            <w:noProof/>
          </w:rPr>
          <w:t xml:space="preserve">  Figure 8: total land by area</w:t>
        </w:r>
        <w:r w:rsidR="00F3584F">
          <w:rPr>
            <w:noProof/>
            <w:webHidden/>
          </w:rPr>
          <w:tab/>
        </w:r>
        <w:r w:rsidR="00F3584F">
          <w:rPr>
            <w:noProof/>
            <w:webHidden/>
          </w:rPr>
          <w:fldChar w:fldCharType="begin"/>
        </w:r>
        <w:r w:rsidR="00F3584F">
          <w:rPr>
            <w:noProof/>
            <w:webHidden/>
          </w:rPr>
          <w:instrText xml:space="preserve"> PAGEREF _Toc19374658 \h </w:instrText>
        </w:r>
        <w:r w:rsidR="00F3584F">
          <w:rPr>
            <w:noProof/>
            <w:webHidden/>
          </w:rPr>
        </w:r>
        <w:r w:rsidR="00F3584F">
          <w:rPr>
            <w:noProof/>
            <w:webHidden/>
          </w:rPr>
          <w:fldChar w:fldCharType="separate"/>
        </w:r>
        <w:r w:rsidR="00F3584F">
          <w:rPr>
            <w:noProof/>
            <w:webHidden/>
          </w:rPr>
          <w:t>9</w:t>
        </w:r>
        <w:r w:rsidR="00F3584F">
          <w:rPr>
            <w:noProof/>
            <w:webHidden/>
          </w:rPr>
          <w:fldChar w:fldCharType="end"/>
        </w:r>
      </w:hyperlink>
    </w:p>
    <w:p w14:paraId="7BDE9E3E" w14:textId="4692B5CB" w:rsidR="00F3584F" w:rsidRDefault="009C4267">
      <w:pPr>
        <w:pStyle w:val="TableofFigures"/>
        <w:tabs>
          <w:tab w:val="right" w:leader="dot" w:pos="9010"/>
        </w:tabs>
        <w:rPr>
          <w:rFonts w:eastAsiaTheme="minorEastAsia" w:cstheme="minorBidi"/>
          <w:smallCaps w:val="0"/>
          <w:noProof/>
          <w:sz w:val="24"/>
          <w:szCs w:val="24"/>
        </w:rPr>
      </w:pPr>
      <w:hyperlink w:anchor="_Toc19374659" w:history="1">
        <w:r w:rsidR="00F3584F" w:rsidRPr="00F22D0C">
          <w:rPr>
            <w:rStyle w:val="Hyperlink"/>
            <w:noProof/>
          </w:rPr>
          <w:t>Figure 9: Percentage of annual labour of HoH in agriculture</w:t>
        </w:r>
        <w:r w:rsidR="00F3584F">
          <w:rPr>
            <w:noProof/>
            <w:webHidden/>
          </w:rPr>
          <w:tab/>
        </w:r>
        <w:r w:rsidR="00F3584F">
          <w:rPr>
            <w:noProof/>
            <w:webHidden/>
          </w:rPr>
          <w:fldChar w:fldCharType="begin"/>
        </w:r>
        <w:r w:rsidR="00F3584F">
          <w:rPr>
            <w:noProof/>
            <w:webHidden/>
          </w:rPr>
          <w:instrText xml:space="preserve"> PAGEREF _Toc19374659 \h </w:instrText>
        </w:r>
        <w:r w:rsidR="00F3584F">
          <w:rPr>
            <w:noProof/>
            <w:webHidden/>
          </w:rPr>
        </w:r>
        <w:r w:rsidR="00F3584F">
          <w:rPr>
            <w:noProof/>
            <w:webHidden/>
          </w:rPr>
          <w:fldChar w:fldCharType="separate"/>
        </w:r>
        <w:r w:rsidR="00F3584F">
          <w:rPr>
            <w:noProof/>
            <w:webHidden/>
          </w:rPr>
          <w:t>9</w:t>
        </w:r>
        <w:r w:rsidR="00F3584F">
          <w:rPr>
            <w:noProof/>
            <w:webHidden/>
          </w:rPr>
          <w:fldChar w:fldCharType="end"/>
        </w:r>
      </w:hyperlink>
    </w:p>
    <w:p w14:paraId="26699920" w14:textId="4CC35271" w:rsidR="00F3584F" w:rsidRDefault="009C4267">
      <w:pPr>
        <w:pStyle w:val="TableofFigures"/>
        <w:tabs>
          <w:tab w:val="left" w:pos="1200"/>
          <w:tab w:val="right" w:leader="dot" w:pos="9010"/>
        </w:tabs>
        <w:rPr>
          <w:rFonts w:eastAsiaTheme="minorEastAsia" w:cstheme="minorBidi"/>
          <w:smallCaps w:val="0"/>
          <w:noProof/>
          <w:sz w:val="24"/>
          <w:szCs w:val="24"/>
        </w:rPr>
      </w:pPr>
      <w:hyperlink w:anchor="_Toc19374660" w:history="1">
        <w:r w:rsidR="00F3584F" w:rsidRPr="00F22D0C">
          <w:rPr>
            <w:rStyle w:val="Hyperlink"/>
            <w:noProof/>
          </w:rPr>
          <w:t>Figure 10:</w:t>
        </w:r>
        <w:r w:rsidR="00F3584F">
          <w:rPr>
            <w:rFonts w:eastAsiaTheme="minorEastAsia" w:cstheme="minorBidi"/>
            <w:smallCaps w:val="0"/>
            <w:noProof/>
            <w:sz w:val="24"/>
            <w:szCs w:val="24"/>
          </w:rPr>
          <w:tab/>
        </w:r>
        <w:r w:rsidR="00F3584F" w:rsidRPr="00F22D0C">
          <w:rPr>
            <w:rStyle w:val="Hyperlink"/>
            <w:noProof/>
          </w:rPr>
          <w:t>number of family in Agriculture  Figure 11: histogram of family members in Agriculture</w:t>
        </w:r>
        <w:r w:rsidR="00F3584F">
          <w:rPr>
            <w:noProof/>
            <w:webHidden/>
          </w:rPr>
          <w:tab/>
        </w:r>
        <w:r w:rsidR="00F3584F">
          <w:rPr>
            <w:noProof/>
            <w:webHidden/>
          </w:rPr>
          <w:fldChar w:fldCharType="begin"/>
        </w:r>
        <w:r w:rsidR="00F3584F">
          <w:rPr>
            <w:noProof/>
            <w:webHidden/>
          </w:rPr>
          <w:instrText xml:space="preserve"> PAGEREF _Toc19374660 \h </w:instrText>
        </w:r>
        <w:r w:rsidR="00F3584F">
          <w:rPr>
            <w:noProof/>
            <w:webHidden/>
          </w:rPr>
        </w:r>
        <w:r w:rsidR="00F3584F">
          <w:rPr>
            <w:noProof/>
            <w:webHidden/>
          </w:rPr>
          <w:fldChar w:fldCharType="separate"/>
        </w:r>
        <w:r w:rsidR="00F3584F">
          <w:rPr>
            <w:noProof/>
            <w:webHidden/>
          </w:rPr>
          <w:t>10</w:t>
        </w:r>
        <w:r w:rsidR="00F3584F">
          <w:rPr>
            <w:noProof/>
            <w:webHidden/>
          </w:rPr>
          <w:fldChar w:fldCharType="end"/>
        </w:r>
      </w:hyperlink>
    </w:p>
    <w:p w14:paraId="3C2429FB" w14:textId="5CACC6EC" w:rsidR="00F3584F" w:rsidRDefault="009C4267">
      <w:pPr>
        <w:pStyle w:val="TableofFigures"/>
        <w:tabs>
          <w:tab w:val="right" w:leader="dot" w:pos="9010"/>
        </w:tabs>
        <w:rPr>
          <w:rFonts w:eastAsiaTheme="minorEastAsia" w:cstheme="minorBidi"/>
          <w:smallCaps w:val="0"/>
          <w:noProof/>
          <w:sz w:val="24"/>
          <w:szCs w:val="24"/>
        </w:rPr>
      </w:pPr>
      <w:hyperlink w:anchor="_Toc19374661" w:history="1">
        <w:r w:rsidR="00F3584F" w:rsidRPr="00F22D0C">
          <w:rPr>
            <w:rStyle w:val="Hyperlink"/>
            <w:noProof/>
          </w:rPr>
          <w:t>Figure 12: far right findings because N/A chosen for some incomes.</w:t>
        </w:r>
        <w:r w:rsidR="00F3584F">
          <w:rPr>
            <w:noProof/>
            <w:webHidden/>
          </w:rPr>
          <w:tab/>
        </w:r>
        <w:r w:rsidR="00F3584F">
          <w:rPr>
            <w:noProof/>
            <w:webHidden/>
          </w:rPr>
          <w:fldChar w:fldCharType="begin"/>
        </w:r>
        <w:r w:rsidR="00F3584F">
          <w:rPr>
            <w:noProof/>
            <w:webHidden/>
          </w:rPr>
          <w:instrText xml:space="preserve"> PAGEREF _Toc19374661 \h </w:instrText>
        </w:r>
        <w:r w:rsidR="00F3584F">
          <w:rPr>
            <w:noProof/>
            <w:webHidden/>
          </w:rPr>
        </w:r>
        <w:r w:rsidR="00F3584F">
          <w:rPr>
            <w:noProof/>
            <w:webHidden/>
          </w:rPr>
          <w:fldChar w:fldCharType="separate"/>
        </w:r>
        <w:r w:rsidR="00F3584F">
          <w:rPr>
            <w:noProof/>
            <w:webHidden/>
          </w:rPr>
          <w:t>11</w:t>
        </w:r>
        <w:r w:rsidR="00F3584F">
          <w:rPr>
            <w:noProof/>
            <w:webHidden/>
          </w:rPr>
          <w:fldChar w:fldCharType="end"/>
        </w:r>
      </w:hyperlink>
    </w:p>
    <w:p w14:paraId="526B555A" w14:textId="2E1A5282" w:rsidR="00F3584F" w:rsidRDefault="009C4267">
      <w:pPr>
        <w:pStyle w:val="TableofFigures"/>
        <w:tabs>
          <w:tab w:val="left" w:pos="1200"/>
          <w:tab w:val="right" w:leader="dot" w:pos="9010"/>
        </w:tabs>
        <w:rPr>
          <w:rFonts w:eastAsiaTheme="minorEastAsia" w:cstheme="minorBidi"/>
          <w:smallCaps w:val="0"/>
          <w:noProof/>
          <w:sz w:val="24"/>
          <w:szCs w:val="24"/>
        </w:rPr>
      </w:pPr>
      <w:hyperlink w:anchor="_Toc19374662" w:history="1">
        <w:r w:rsidR="00F3584F" w:rsidRPr="00F22D0C">
          <w:rPr>
            <w:rStyle w:val="Hyperlink"/>
            <w:noProof/>
          </w:rPr>
          <w:t>Figure 13</w:t>
        </w:r>
        <w:r w:rsidR="00F3584F">
          <w:rPr>
            <w:rFonts w:eastAsiaTheme="minorEastAsia" w:cstheme="minorBidi"/>
            <w:smallCaps w:val="0"/>
            <w:noProof/>
            <w:sz w:val="24"/>
            <w:szCs w:val="24"/>
          </w:rPr>
          <w:tab/>
        </w:r>
        <w:r w:rsidR="00F3584F" w:rsidRPr="00F22D0C">
          <w:rPr>
            <w:rStyle w:val="Hyperlink"/>
            <w:noProof/>
          </w:rPr>
          <w:t>: ordered income inclusive on/off farm  Figure 14: differentiated by land area</w:t>
        </w:r>
        <w:r w:rsidR="00F3584F">
          <w:rPr>
            <w:noProof/>
            <w:webHidden/>
          </w:rPr>
          <w:tab/>
        </w:r>
        <w:r w:rsidR="00F3584F">
          <w:rPr>
            <w:noProof/>
            <w:webHidden/>
          </w:rPr>
          <w:fldChar w:fldCharType="begin"/>
        </w:r>
        <w:r w:rsidR="00F3584F">
          <w:rPr>
            <w:noProof/>
            <w:webHidden/>
          </w:rPr>
          <w:instrText xml:space="preserve"> PAGEREF _Toc19374662 \h </w:instrText>
        </w:r>
        <w:r w:rsidR="00F3584F">
          <w:rPr>
            <w:noProof/>
            <w:webHidden/>
          </w:rPr>
        </w:r>
        <w:r w:rsidR="00F3584F">
          <w:rPr>
            <w:noProof/>
            <w:webHidden/>
          </w:rPr>
          <w:fldChar w:fldCharType="separate"/>
        </w:r>
        <w:r w:rsidR="00F3584F">
          <w:rPr>
            <w:noProof/>
            <w:webHidden/>
          </w:rPr>
          <w:t>11</w:t>
        </w:r>
        <w:r w:rsidR="00F3584F">
          <w:rPr>
            <w:noProof/>
            <w:webHidden/>
          </w:rPr>
          <w:fldChar w:fldCharType="end"/>
        </w:r>
      </w:hyperlink>
    </w:p>
    <w:p w14:paraId="7AB64F5C" w14:textId="2F63C6F6" w:rsidR="00F3584F" w:rsidRDefault="009C4267">
      <w:pPr>
        <w:pStyle w:val="TableofFigures"/>
        <w:tabs>
          <w:tab w:val="right" w:leader="dot" w:pos="9010"/>
        </w:tabs>
        <w:rPr>
          <w:rFonts w:eastAsiaTheme="minorEastAsia" w:cstheme="minorBidi"/>
          <w:smallCaps w:val="0"/>
          <w:noProof/>
          <w:sz w:val="24"/>
          <w:szCs w:val="24"/>
        </w:rPr>
      </w:pPr>
      <w:hyperlink w:anchor="_Toc19374663" w:history="1">
        <w:r w:rsidR="00F3584F" w:rsidRPr="00F22D0C">
          <w:rPr>
            <w:rStyle w:val="Hyperlink"/>
            <w:noProof/>
          </w:rPr>
          <w:t>Figure 15: extreme variability of income by land managed</w:t>
        </w:r>
        <w:r w:rsidR="00F3584F">
          <w:rPr>
            <w:noProof/>
            <w:webHidden/>
          </w:rPr>
          <w:tab/>
        </w:r>
        <w:r w:rsidR="00F3584F">
          <w:rPr>
            <w:noProof/>
            <w:webHidden/>
          </w:rPr>
          <w:fldChar w:fldCharType="begin"/>
        </w:r>
        <w:r w:rsidR="00F3584F">
          <w:rPr>
            <w:noProof/>
            <w:webHidden/>
          </w:rPr>
          <w:instrText xml:space="preserve"> PAGEREF _Toc19374663 \h </w:instrText>
        </w:r>
        <w:r w:rsidR="00F3584F">
          <w:rPr>
            <w:noProof/>
            <w:webHidden/>
          </w:rPr>
        </w:r>
        <w:r w:rsidR="00F3584F">
          <w:rPr>
            <w:noProof/>
            <w:webHidden/>
          </w:rPr>
          <w:fldChar w:fldCharType="separate"/>
        </w:r>
        <w:r w:rsidR="00F3584F">
          <w:rPr>
            <w:noProof/>
            <w:webHidden/>
          </w:rPr>
          <w:t>12</w:t>
        </w:r>
        <w:r w:rsidR="00F3584F">
          <w:rPr>
            <w:noProof/>
            <w:webHidden/>
          </w:rPr>
          <w:fldChar w:fldCharType="end"/>
        </w:r>
      </w:hyperlink>
    </w:p>
    <w:p w14:paraId="3F0F6B51" w14:textId="286C3878" w:rsidR="00F3584F" w:rsidRDefault="009C4267">
      <w:pPr>
        <w:pStyle w:val="TableofFigures"/>
        <w:tabs>
          <w:tab w:val="right" w:leader="dot" w:pos="9010"/>
        </w:tabs>
        <w:rPr>
          <w:rFonts w:eastAsiaTheme="minorEastAsia" w:cstheme="minorBidi"/>
          <w:smallCaps w:val="0"/>
          <w:noProof/>
          <w:sz w:val="24"/>
          <w:szCs w:val="24"/>
        </w:rPr>
      </w:pPr>
      <w:hyperlink w:anchor="_Toc19374664" w:history="1">
        <w:r w:rsidR="00F3584F" w:rsidRPr="00F22D0C">
          <w:rPr>
            <w:rStyle w:val="Hyperlink"/>
            <w:noProof/>
          </w:rPr>
          <w:t>Figure 16:</w:t>
        </w:r>
        <w:r w:rsidR="00F3584F">
          <w:rPr>
            <w:noProof/>
            <w:webHidden/>
          </w:rPr>
          <w:tab/>
        </w:r>
        <w:r w:rsidR="00F3584F">
          <w:rPr>
            <w:noProof/>
            <w:webHidden/>
          </w:rPr>
          <w:fldChar w:fldCharType="begin"/>
        </w:r>
        <w:r w:rsidR="00F3584F">
          <w:rPr>
            <w:noProof/>
            <w:webHidden/>
          </w:rPr>
          <w:instrText xml:space="preserve"> PAGEREF _Toc19374664 \h </w:instrText>
        </w:r>
        <w:r w:rsidR="00F3584F">
          <w:rPr>
            <w:noProof/>
            <w:webHidden/>
          </w:rPr>
        </w:r>
        <w:r w:rsidR="00F3584F">
          <w:rPr>
            <w:noProof/>
            <w:webHidden/>
          </w:rPr>
          <w:fldChar w:fldCharType="separate"/>
        </w:r>
        <w:r w:rsidR="00F3584F">
          <w:rPr>
            <w:noProof/>
            <w:webHidden/>
          </w:rPr>
          <w:t>12</w:t>
        </w:r>
        <w:r w:rsidR="00F3584F">
          <w:rPr>
            <w:noProof/>
            <w:webHidden/>
          </w:rPr>
          <w:fldChar w:fldCharType="end"/>
        </w:r>
      </w:hyperlink>
    </w:p>
    <w:p w14:paraId="4D94D5AC" w14:textId="68BEEE33" w:rsidR="00F3584F" w:rsidRDefault="009C4267">
      <w:pPr>
        <w:pStyle w:val="TableofFigures"/>
        <w:tabs>
          <w:tab w:val="right" w:leader="dot" w:pos="9010"/>
        </w:tabs>
        <w:rPr>
          <w:rFonts w:eastAsiaTheme="minorEastAsia" w:cstheme="minorBidi"/>
          <w:smallCaps w:val="0"/>
          <w:noProof/>
          <w:sz w:val="24"/>
          <w:szCs w:val="24"/>
        </w:rPr>
      </w:pPr>
      <w:hyperlink w:anchor="_Toc19374665" w:history="1">
        <w:r w:rsidR="00F3584F" w:rsidRPr="00F22D0C">
          <w:rPr>
            <w:rStyle w:val="Hyperlink"/>
            <w:noProof/>
          </w:rPr>
          <w:t>Figure 17</w:t>
        </w:r>
        <w:r w:rsidR="00F3584F">
          <w:rPr>
            <w:noProof/>
            <w:webHidden/>
          </w:rPr>
          <w:tab/>
        </w:r>
        <w:r w:rsidR="00F3584F">
          <w:rPr>
            <w:noProof/>
            <w:webHidden/>
          </w:rPr>
          <w:fldChar w:fldCharType="begin"/>
        </w:r>
        <w:r w:rsidR="00F3584F">
          <w:rPr>
            <w:noProof/>
            <w:webHidden/>
          </w:rPr>
          <w:instrText xml:space="preserve"> PAGEREF _Toc19374665 \h </w:instrText>
        </w:r>
        <w:r w:rsidR="00F3584F">
          <w:rPr>
            <w:noProof/>
            <w:webHidden/>
          </w:rPr>
        </w:r>
        <w:r w:rsidR="00F3584F">
          <w:rPr>
            <w:noProof/>
            <w:webHidden/>
          </w:rPr>
          <w:fldChar w:fldCharType="separate"/>
        </w:r>
        <w:r w:rsidR="00F3584F">
          <w:rPr>
            <w:noProof/>
            <w:webHidden/>
          </w:rPr>
          <w:t>13</w:t>
        </w:r>
        <w:r w:rsidR="00F3584F">
          <w:rPr>
            <w:noProof/>
            <w:webHidden/>
          </w:rPr>
          <w:fldChar w:fldCharType="end"/>
        </w:r>
      </w:hyperlink>
    </w:p>
    <w:p w14:paraId="61D5F9C1" w14:textId="49BAB828" w:rsidR="00F3584F" w:rsidRDefault="009C4267">
      <w:pPr>
        <w:pStyle w:val="TableofFigures"/>
        <w:tabs>
          <w:tab w:val="right" w:leader="dot" w:pos="9010"/>
        </w:tabs>
        <w:rPr>
          <w:rFonts w:eastAsiaTheme="minorEastAsia" w:cstheme="minorBidi"/>
          <w:smallCaps w:val="0"/>
          <w:noProof/>
          <w:sz w:val="24"/>
          <w:szCs w:val="24"/>
        </w:rPr>
      </w:pPr>
      <w:hyperlink w:anchor="_Toc19374666" w:history="1">
        <w:r w:rsidR="00F3584F" w:rsidRPr="00F22D0C">
          <w:rPr>
            <w:rStyle w:val="Hyperlink"/>
            <w:noProof/>
          </w:rPr>
          <w:t>Figure 18: income by KG</w:t>
        </w:r>
        <w:r w:rsidR="00F3584F">
          <w:rPr>
            <w:noProof/>
            <w:webHidden/>
          </w:rPr>
          <w:tab/>
        </w:r>
        <w:r w:rsidR="00F3584F">
          <w:rPr>
            <w:noProof/>
            <w:webHidden/>
          </w:rPr>
          <w:fldChar w:fldCharType="begin"/>
        </w:r>
        <w:r w:rsidR="00F3584F">
          <w:rPr>
            <w:noProof/>
            <w:webHidden/>
          </w:rPr>
          <w:instrText xml:space="preserve"> PAGEREF _Toc19374666 \h </w:instrText>
        </w:r>
        <w:r w:rsidR="00F3584F">
          <w:rPr>
            <w:noProof/>
            <w:webHidden/>
          </w:rPr>
        </w:r>
        <w:r w:rsidR="00F3584F">
          <w:rPr>
            <w:noProof/>
            <w:webHidden/>
          </w:rPr>
          <w:fldChar w:fldCharType="separate"/>
        </w:r>
        <w:r w:rsidR="00F3584F">
          <w:rPr>
            <w:noProof/>
            <w:webHidden/>
          </w:rPr>
          <w:t>14</w:t>
        </w:r>
        <w:r w:rsidR="00F3584F">
          <w:rPr>
            <w:noProof/>
            <w:webHidden/>
          </w:rPr>
          <w:fldChar w:fldCharType="end"/>
        </w:r>
      </w:hyperlink>
    </w:p>
    <w:p w14:paraId="68DB4BE2" w14:textId="2DEC5D32" w:rsidR="00F3584F" w:rsidRDefault="009C4267">
      <w:pPr>
        <w:pStyle w:val="TableofFigures"/>
        <w:tabs>
          <w:tab w:val="right" w:leader="dot" w:pos="9010"/>
        </w:tabs>
        <w:rPr>
          <w:rFonts w:eastAsiaTheme="minorEastAsia" w:cstheme="minorBidi"/>
          <w:smallCaps w:val="0"/>
          <w:noProof/>
          <w:sz w:val="24"/>
          <w:szCs w:val="24"/>
        </w:rPr>
      </w:pPr>
      <w:hyperlink r:id="rId14" w:anchor="_Toc19374667" w:history="1">
        <w:r w:rsidR="00F3584F" w:rsidRPr="00F22D0C">
          <w:rPr>
            <w:rStyle w:val="Hyperlink"/>
            <w:noProof/>
          </w:rPr>
          <w:t>Figure 19:Considerations affecting cassava production</w:t>
        </w:r>
        <w:r w:rsidR="00F3584F">
          <w:rPr>
            <w:noProof/>
            <w:webHidden/>
          </w:rPr>
          <w:tab/>
        </w:r>
        <w:r w:rsidR="00F3584F">
          <w:rPr>
            <w:noProof/>
            <w:webHidden/>
          </w:rPr>
          <w:fldChar w:fldCharType="begin"/>
        </w:r>
        <w:r w:rsidR="00F3584F">
          <w:rPr>
            <w:noProof/>
            <w:webHidden/>
          </w:rPr>
          <w:instrText xml:space="preserve"> PAGEREF _Toc19374667 \h </w:instrText>
        </w:r>
        <w:r w:rsidR="00F3584F">
          <w:rPr>
            <w:noProof/>
            <w:webHidden/>
          </w:rPr>
        </w:r>
        <w:r w:rsidR="00F3584F">
          <w:rPr>
            <w:noProof/>
            <w:webHidden/>
          </w:rPr>
          <w:fldChar w:fldCharType="separate"/>
        </w:r>
        <w:r w:rsidR="00F3584F">
          <w:rPr>
            <w:noProof/>
            <w:webHidden/>
          </w:rPr>
          <w:t>14</w:t>
        </w:r>
        <w:r w:rsidR="00F3584F">
          <w:rPr>
            <w:noProof/>
            <w:webHidden/>
          </w:rPr>
          <w:fldChar w:fldCharType="end"/>
        </w:r>
      </w:hyperlink>
    </w:p>
    <w:p w14:paraId="3FFB1716" w14:textId="1DCD8E6C" w:rsidR="00F3584F" w:rsidRDefault="009C4267">
      <w:pPr>
        <w:pStyle w:val="TableofFigures"/>
        <w:tabs>
          <w:tab w:val="right" w:leader="dot" w:pos="9010"/>
        </w:tabs>
        <w:rPr>
          <w:rFonts w:eastAsiaTheme="minorEastAsia" w:cstheme="minorBidi"/>
          <w:smallCaps w:val="0"/>
          <w:noProof/>
          <w:sz w:val="24"/>
          <w:szCs w:val="24"/>
        </w:rPr>
      </w:pPr>
      <w:hyperlink w:anchor="_Toc19374668" w:history="1">
        <w:r w:rsidR="00F3584F" w:rsidRPr="00F22D0C">
          <w:rPr>
            <w:rStyle w:val="Hyperlink"/>
            <w:noProof/>
          </w:rPr>
          <w:t>Figure 20: responses from farmers on the manageability of their debt</w:t>
        </w:r>
        <w:r w:rsidR="00F3584F">
          <w:rPr>
            <w:noProof/>
            <w:webHidden/>
          </w:rPr>
          <w:tab/>
        </w:r>
        <w:r w:rsidR="00F3584F">
          <w:rPr>
            <w:noProof/>
            <w:webHidden/>
          </w:rPr>
          <w:fldChar w:fldCharType="begin"/>
        </w:r>
        <w:r w:rsidR="00F3584F">
          <w:rPr>
            <w:noProof/>
            <w:webHidden/>
          </w:rPr>
          <w:instrText xml:space="preserve"> PAGEREF _Toc19374668 \h </w:instrText>
        </w:r>
        <w:r w:rsidR="00F3584F">
          <w:rPr>
            <w:noProof/>
            <w:webHidden/>
          </w:rPr>
        </w:r>
        <w:r w:rsidR="00F3584F">
          <w:rPr>
            <w:noProof/>
            <w:webHidden/>
          </w:rPr>
          <w:fldChar w:fldCharType="separate"/>
        </w:r>
        <w:r w:rsidR="00F3584F">
          <w:rPr>
            <w:noProof/>
            <w:webHidden/>
          </w:rPr>
          <w:t>15</w:t>
        </w:r>
        <w:r w:rsidR="00F3584F">
          <w:rPr>
            <w:noProof/>
            <w:webHidden/>
          </w:rPr>
          <w:fldChar w:fldCharType="end"/>
        </w:r>
      </w:hyperlink>
    </w:p>
    <w:p w14:paraId="1EB175BF" w14:textId="6B526CA9" w:rsidR="00F3584F" w:rsidRDefault="009C4267">
      <w:pPr>
        <w:pStyle w:val="TableofFigures"/>
        <w:tabs>
          <w:tab w:val="left" w:pos="3653"/>
          <w:tab w:val="right" w:leader="dot" w:pos="9010"/>
        </w:tabs>
        <w:rPr>
          <w:rFonts w:eastAsiaTheme="minorEastAsia" w:cstheme="minorBidi"/>
          <w:smallCaps w:val="0"/>
          <w:noProof/>
          <w:sz w:val="24"/>
          <w:szCs w:val="24"/>
        </w:rPr>
      </w:pPr>
      <w:hyperlink w:anchor="_Toc19374669" w:history="1">
        <w:r w:rsidR="00F3584F" w:rsidRPr="00F22D0C">
          <w:rPr>
            <w:rStyle w:val="Hyperlink"/>
            <w:noProof/>
          </w:rPr>
          <w:t>Figure 21: loans by area– and manageability</w:t>
        </w:r>
        <w:r w:rsidR="00F3584F">
          <w:rPr>
            <w:rFonts w:eastAsiaTheme="minorEastAsia" w:cstheme="minorBidi"/>
            <w:smallCaps w:val="0"/>
            <w:noProof/>
            <w:sz w:val="24"/>
            <w:szCs w:val="24"/>
          </w:rPr>
          <w:tab/>
        </w:r>
        <w:r w:rsidR="00F3584F" w:rsidRPr="00F22D0C">
          <w:rPr>
            <w:rStyle w:val="Hyperlink"/>
            <w:noProof/>
          </w:rPr>
          <w:t xml:space="preserve"> Figure 22: value of loans by area – and manageability</w:t>
        </w:r>
        <w:r w:rsidR="00F3584F">
          <w:rPr>
            <w:noProof/>
            <w:webHidden/>
          </w:rPr>
          <w:tab/>
        </w:r>
        <w:r w:rsidR="00F3584F">
          <w:rPr>
            <w:noProof/>
            <w:webHidden/>
          </w:rPr>
          <w:fldChar w:fldCharType="begin"/>
        </w:r>
        <w:r w:rsidR="00F3584F">
          <w:rPr>
            <w:noProof/>
            <w:webHidden/>
          </w:rPr>
          <w:instrText xml:space="preserve"> PAGEREF _Toc19374669 \h </w:instrText>
        </w:r>
        <w:r w:rsidR="00F3584F">
          <w:rPr>
            <w:noProof/>
            <w:webHidden/>
          </w:rPr>
        </w:r>
        <w:r w:rsidR="00F3584F">
          <w:rPr>
            <w:noProof/>
            <w:webHidden/>
          </w:rPr>
          <w:fldChar w:fldCharType="separate"/>
        </w:r>
        <w:r w:rsidR="00F3584F">
          <w:rPr>
            <w:noProof/>
            <w:webHidden/>
          </w:rPr>
          <w:t>15</w:t>
        </w:r>
        <w:r w:rsidR="00F3584F">
          <w:rPr>
            <w:noProof/>
            <w:webHidden/>
          </w:rPr>
          <w:fldChar w:fldCharType="end"/>
        </w:r>
      </w:hyperlink>
    </w:p>
    <w:p w14:paraId="18FED032" w14:textId="22CF2D8E" w:rsidR="00F3584F" w:rsidRDefault="009C4267">
      <w:pPr>
        <w:pStyle w:val="TableofFigures"/>
        <w:tabs>
          <w:tab w:val="right" w:leader="dot" w:pos="9010"/>
        </w:tabs>
        <w:rPr>
          <w:rFonts w:eastAsiaTheme="minorEastAsia" w:cstheme="minorBidi"/>
          <w:smallCaps w:val="0"/>
          <w:noProof/>
          <w:sz w:val="24"/>
          <w:szCs w:val="24"/>
        </w:rPr>
      </w:pPr>
      <w:hyperlink r:id="rId15" w:anchor="_Toc19374670" w:history="1">
        <w:r w:rsidR="00F3584F" w:rsidRPr="00F22D0C">
          <w:rPr>
            <w:rStyle w:val="Hyperlink"/>
            <w:noProof/>
          </w:rPr>
          <w:t>Figure 23: Stated use of loan</w:t>
        </w:r>
        <w:r w:rsidR="00F3584F">
          <w:rPr>
            <w:noProof/>
            <w:webHidden/>
          </w:rPr>
          <w:tab/>
        </w:r>
        <w:r w:rsidR="00F3584F">
          <w:rPr>
            <w:noProof/>
            <w:webHidden/>
          </w:rPr>
          <w:fldChar w:fldCharType="begin"/>
        </w:r>
        <w:r w:rsidR="00F3584F">
          <w:rPr>
            <w:noProof/>
            <w:webHidden/>
          </w:rPr>
          <w:instrText xml:space="preserve"> PAGEREF _Toc19374670 \h </w:instrText>
        </w:r>
        <w:r w:rsidR="00F3584F">
          <w:rPr>
            <w:noProof/>
            <w:webHidden/>
          </w:rPr>
        </w:r>
        <w:r w:rsidR="00F3584F">
          <w:rPr>
            <w:noProof/>
            <w:webHidden/>
          </w:rPr>
          <w:fldChar w:fldCharType="separate"/>
        </w:r>
        <w:r w:rsidR="00F3584F">
          <w:rPr>
            <w:noProof/>
            <w:webHidden/>
          </w:rPr>
          <w:t>15</w:t>
        </w:r>
        <w:r w:rsidR="00F3584F">
          <w:rPr>
            <w:noProof/>
            <w:webHidden/>
          </w:rPr>
          <w:fldChar w:fldCharType="end"/>
        </w:r>
      </w:hyperlink>
    </w:p>
    <w:p w14:paraId="0285BD4C" w14:textId="21443582" w:rsidR="00F3584F" w:rsidRDefault="009C4267">
      <w:pPr>
        <w:pStyle w:val="TableofFigures"/>
        <w:tabs>
          <w:tab w:val="right" w:leader="dot" w:pos="9010"/>
        </w:tabs>
        <w:rPr>
          <w:rFonts w:eastAsiaTheme="minorEastAsia" w:cstheme="minorBidi"/>
          <w:smallCaps w:val="0"/>
          <w:noProof/>
          <w:sz w:val="24"/>
          <w:szCs w:val="24"/>
        </w:rPr>
      </w:pPr>
      <w:hyperlink w:anchor="_Toc19374671" w:history="1">
        <w:r w:rsidR="00F3584F" w:rsidRPr="00F22D0C">
          <w:rPr>
            <w:rStyle w:val="Hyperlink"/>
            <w:noProof/>
          </w:rPr>
          <w:t>Figure 24: fruit trees crops grown in Northwest Cambodia</w:t>
        </w:r>
        <w:r w:rsidR="00F3584F">
          <w:rPr>
            <w:noProof/>
            <w:webHidden/>
          </w:rPr>
          <w:tab/>
        </w:r>
        <w:r w:rsidR="00F3584F">
          <w:rPr>
            <w:noProof/>
            <w:webHidden/>
          </w:rPr>
          <w:fldChar w:fldCharType="begin"/>
        </w:r>
        <w:r w:rsidR="00F3584F">
          <w:rPr>
            <w:noProof/>
            <w:webHidden/>
          </w:rPr>
          <w:instrText xml:space="preserve"> PAGEREF _Toc19374671 \h </w:instrText>
        </w:r>
        <w:r w:rsidR="00F3584F">
          <w:rPr>
            <w:noProof/>
            <w:webHidden/>
          </w:rPr>
        </w:r>
        <w:r w:rsidR="00F3584F">
          <w:rPr>
            <w:noProof/>
            <w:webHidden/>
          </w:rPr>
          <w:fldChar w:fldCharType="separate"/>
        </w:r>
        <w:r w:rsidR="00F3584F">
          <w:rPr>
            <w:noProof/>
            <w:webHidden/>
          </w:rPr>
          <w:t>16</w:t>
        </w:r>
        <w:r w:rsidR="00F3584F">
          <w:rPr>
            <w:noProof/>
            <w:webHidden/>
          </w:rPr>
          <w:fldChar w:fldCharType="end"/>
        </w:r>
      </w:hyperlink>
    </w:p>
    <w:p w14:paraId="5FBBC9C0" w14:textId="5EE08CAA" w:rsidR="00F3584F" w:rsidRDefault="009C4267">
      <w:pPr>
        <w:pStyle w:val="TableofFigures"/>
        <w:tabs>
          <w:tab w:val="left" w:pos="4597"/>
          <w:tab w:val="right" w:leader="dot" w:pos="9010"/>
        </w:tabs>
        <w:rPr>
          <w:rFonts w:eastAsiaTheme="minorEastAsia" w:cstheme="minorBidi"/>
          <w:smallCaps w:val="0"/>
          <w:noProof/>
          <w:sz w:val="24"/>
          <w:szCs w:val="24"/>
        </w:rPr>
      </w:pPr>
      <w:hyperlink w:anchor="_Toc19374672" w:history="1">
        <w:r w:rsidR="00F3584F" w:rsidRPr="00F22D0C">
          <w:rPr>
            <w:rStyle w:val="Hyperlink"/>
            <w:noProof/>
          </w:rPr>
          <w:t>Figure 25: Two trends? Of Trees production and income</w:t>
        </w:r>
        <w:r w:rsidR="00F3584F">
          <w:rPr>
            <w:rFonts w:eastAsiaTheme="minorEastAsia" w:cstheme="minorBidi"/>
            <w:smallCaps w:val="0"/>
            <w:noProof/>
            <w:sz w:val="24"/>
            <w:szCs w:val="24"/>
          </w:rPr>
          <w:tab/>
        </w:r>
        <w:r w:rsidR="00F3584F" w:rsidRPr="00F22D0C">
          <w:rPr>
            <w:rStyle w:val="Hyperlink"/>
            <w:noProof/>
          </w:rPr>
          <w:t>Figure 26: non-zero fruit tree profits</w:t>
        </w:r>
        <w:r w:rsidR="00F3584F">
          <w:rPr>
            <w:noProof/>
            <w:webHidden/>
          </w:rPr>
          <w:tab/>
        </w:r>
        <w:r w:rsidR="00F3584F">
          <w:rPr>
            <w:noProof/>
            <w:webHidden/>
          </w:rPr>
          <w:fldChar w:fldCharType="begin"/>
        </w:r>
        <w:r w:rsidR="00F3584F">
          <w:rPr>
            <w:noProof/>
            <w:webHidden/>
          </w:rPr>
          <w:instrText xml:space="preserve"> PAGEREF _Toc19374672 \h </w:instrText>
        </w:r>
        <w:r w:rsidR="00F3584F">
          <w:rPr>
            <w:noProof/>
            <w:webHidden/>
          </w:rPr>
        </w:r>
        <w:r w:rsidR="00F3584F">
          <w:rPr>
            <w:noProof/>
            <w:webHidden/>
          </w:rPr>
          <w:fldChar w:fldCharType="separate"/>
        </w:r>
        <w:r w:rsidR="00F3584F">
          <w:rPr>
            <w:noProof/>
            <w:webHidden/>
          </w:rPr>
          <w:t>16</w:t>
        </w:r>
        <w:r w:rsidR="00F3584F">
          <w:rPr>
            <w:noProof/>
            <w:webHidden/>
          </w:rPr>
          <w:fldChar w:fldCharType="end"/>
        </w:r>
      </w:hyperlink>
    </w:p>
    <w:p w14:paraId="4237ACFC" w14:textId="0D01A668" w:rsidR="00F3584F" w:rsidRDefault="009C4267">
      <w:pPr>
        <w:pStyle w:val="TableofFigures"/>
        <w:tabs>
          <w:tab w:val="right" w:leader="dot" w:pos="9010"/>
        </w:tabs>
        <w:rPr>
          <w:rFonts w:eastAsiaTheme="minorEastAsia" w:cstheme="minorBidi"/>
          <w:smallCaps w:val="0"/>
          <w:noProof/>
          <w:sz w:val="24"/>
          <w:szCs w:val="24"/>
        </w:rPr>
      </w:pPr>
      <w:hyperlink w:anchor="_Toc19374673" w:history="1">
        <w:r w:rsidR="00F3584F" w:rsidRPr="00F22D0C">
          <w:rPr>
            <w:rStyle w:val="Hyperlink"/>
            <w:noProof/>
          </w:rPr>
          <w:t>Figure 27: Popularity of tree types</w:t>
        </w:r>
        <w:r w:rsidR="00F3584F">
          <w:rPr>
            <w:noProof/>
            <w:webHidden/>
          </w:rPr>
          <w:tab/>
        </w:r>
        <w:r w:rsidR="00F3584F">
          <w:rPr>
            <w:noProof/>
            <w:webHidden/>
          </w:rPr>
          <w:fldChar w:fldCharType="begin"/>
        </w:r>
        <w:r w:rsidR="00F3584F">
          <w:rPr>
            <w:noProof/>
            <w:webHidden/>
          </w:rPr>
          <w:instrText xml:space="preserve"> PAGEREF _Toc19374673 \h </w:instrText>
        </w:r>
        <w:r w:rsidR="00F3584F">
          <w:rPr>
            <w:noProof/>
            <w:webHidden/>
          </w:rPr>
        </w:r>
        <w:r w:rsidR="00F3584F">
          <w:rPr>
            <w:noProof/>
            <w:webHidden/>
          </w:rPr>
          <w:fldChar w:fldCharType="separate"/>
        </w:r>
        <w:r w:rsidR="00F3584F">
          <w:rPr>
            <w:noProof/>
            <w:webHidden/>
          </w:rPr>
          <w:t>17</w:t>
        </w:r>
        <w:r w:rsidR="00F3584F">
          <w:rPr>
            <w:noProof/>
            <w:webHidden/>
          </w:rPr>
          <w:fldChar w:fldCharType="end"/>
        </w:r>
      </w:hyperlink>
    </w:p>
    <w:p w14:paraId="6CF40F0B" w14:textId="039F4167" w:rsidR="00F3584F" w:rsidRDefault="009C4267">
      <w:pPr>
        <w:pStyle w:val="TableofFigures"/>
        <w:tabs>
          <w:tab w:val="left" w:pos="1200"/>
          <w:tab w:val="right" w:leader="dot" w:pos="9010"/>
        </w:tabs>
        <w:rPr>
          <w:rFonts w:eastAsiaTheme="minorEastAsia" w:cstheme="minorBidi"/>
          <w:smallCaps w:val="0"/>
          <w:noProof/>
          <w:sz w:val="24"/>
          <w:szCs w:val="24"/>
        </w:rPr>
      </w:pPr>
      <w:hyperlink w:anchor="_Toc19374674" w:history="1">
        <w:r w:rsidR="00F3584F" w:rsidRPr="00F22D0C">
          <w:rPr>
            <w:rStyle w:val="Hyperlink"/>
            <w:noProof/>
          </w:rPr>
          <w:t>Figure 28</w:t>
        </w:r>
        <w:r w:rsidR="00F3584F">
          <w:rPr>
            <w:rFonts w:eastAsiaTheme="minorEastAsia" w:cstheme="minorBidi"/>
            <w:smallCaps w:val="0"/>
            <w:noProof/>
            <w:sz w:val="24"/>
            <w:szCs w:val="24"/>
          </w:rPr>
          <w:tab/>
        </w:r>
        <w:r w:rsidR="00F3584F" w:rsidRPr="00F22D0C">
          <w:rPr>
            <w:rStyle w:val="Hyperlink"/>
            <w:noProof/>
          </w:rPr>
          <w:t xml:space="preserve">     Figure 29</w:t>
        </w:r>
        <w:r w:rsidR="00F3584F">
          <w:rPr>
            <w:noProof/>
            <w:webHidden/>
          </w:rPr>
          <w:tab/>
        </w:r>
        <w:r w:rsidR="00F3584F">
          <w:rPr>
            <w:noProof/>
            <w:webHidden/>
          </w:rPr>
          <w:fldChar w:fldCharType="begin"/>
        </w:r>
        <w:r w:rsidR="00F3584F">
          <w:rPr>
            <w:noProof/>
            <w:webHidden/>
          </w:rPr>
          <w:instrText xml:space="preserve"> PAGEREF _Toc19374674 \h </w:instrText>
        </w:r>
        <w:r w:rsidR="00F3584F">
          <w:rPr>
            <w:noProof/>
            <w:webHidden/>
          </w:rPr>
        </w:r>
        <w:r w:rsidR="00F3584F">
          <w:rPr>
            <w:noProof/>
            <w:webHidden/>
          </w:rPr>
          <w:fldChar w:fldCharType="separate"/>
        </w:r>
        <w:r w:rsidR="00F3584F">
          <w:rPr>
            <w:noProof/>
            <w:webHidden/>
          </w:rPr>
          <w:t>17</w:t>
        </w:r>
        <w:r w:rsidR="00F3584F">
          <w:rPr>
            <w:noProof/>
            <w:webHidden/>
          </w:rPr>
          <w:fldChar w:fldCharType="end"/>
        </w:r>
      </w:hyperlink>
    </w:p>
    <w:p w14:paraId="69F20E7B" w14:textId="1ACC1C27" w:rsidR="00F3584F" w:rsidRDefault="009C4267">
      <w:pPr>
        <w:pStyle w:val="TableofFigures"/>
        <w:tabs>
          <w:tab w:val="right" w:leader="dot" w:pos="9010"/>
        </w:tabs>
        <w:rPr>
          <w:rFonts w:eastAsiaTheme="minorEastAsia" w:cstheme="minorBidi"/>
          <w:smallCaps w:val="0"/>
          <w:noProof/>
          <w:sz w:val="24"/>
          <w:szCs w:val="24"/>
        </w:rPr>
      </w:pPr>
      <w:hyperlink w:anchor="_Toc19374675" w:history="1">
        <w:r w:rsidR="00F3584F" w:rsidRPr="00F22D0C">
          <w:rPr>
            <w:rStyle w:val="Hyperlink"/>
            <w:noProof/>
          </w:rPr>
          <w:t>Figure 30: those with more trees tend to have more land and more secure land tenure</w:t>
        </w:r>
        <w:r w:rsidR="00F3584F">
          <w:rPr>
            <w:noProof/>
            <w:webHidden/>
          </w:rPr>
          <w:tab/>
        </w:r>
        <w:r w:rsidR="00F3584F">
          <w:rPr>
            <w:noProof/>
            <w:webHidden/>
          </w:rPr>
          <w:fldChar w:fldCharType="begin"/>
        </w:r>
        <w:r w:rsidR="00F3584F">
          <w:rPr>
            <w:noProof/>
            <w:webHidden/>
          </w:rPr>
          <w:instrText xml:space="preserve"> PAGEREF _Toc19374675 \h </w:instrText>
        </w:r>
        <w:r w:rsidR="00F3584F">
          <w:rPr>
            <w:noProof/>
            <w:webHidden/>
          </w:rPr>
        </w:r>
        <w:r w:rsidR="00F3584F">
          <w:rPr>
            <w:noProof/>
            <w:webHidden/>
          </w:rPr>
          <w:fldChar w:fldCharType="separate"/>
        </w:r>
        <w:r w:rsidR="00F3584F">
          <w:rPr>
            <w:noProof/>
            <w:webHidden/>
          </w:rPr>
          <w:t>18</w:t>
        </w:r>
        <w:r w:rsidR="00F3584F">
          <w:rPr>
            <w:noProof/>
            <w:webHidden/>
          </w:rPr>
          <w:fldChar w:fldCharType="end"/>
        </w:r>
      </w:hyperlink>
    </w:p>
    <w:p w14:paraId="06227DB2" w14:textId="2D5DA365" w:rsidR="00F3584F" w:rsidRDefault="009C4267">
      <w:pPr>
        <w:pStyle w:val="TableofFigures"/>
        <w:tabs>
          <w:tab w:val="right" w:leader="dot" w:pos="9010"/>
        </w:tabs>
        <w:rPr>
          <w:rFonts w:eastAsiaTheme="minorEastAsia" w:cstheme="minorBidi"/>
          <w:smallCaps w:val="0"/>
          <w:noProof/>
          <w:sz w:val="24"/>
          <w:szCs w:val="24"/>
        </w:rPr>
      </w:pPr>
      <w:hyperlink r:id="rId16" w:anchor="_Toc19374676" w:history="1">
        <w:r w:rsidR="00F3584F" w:rsidRPr="00F22D0C">
          <w:rPr>
            <w:rStyle w:val="Hyperlink"/>
            <w:noProof/>
          </w:rPr>
          <w:t>Figure 31: observation of P&amp;D on farm</w:t>
        </w:r>
        <w:r w:rsidR="00F3584F">
          <w:rPr>
            <w:noProof/>
            <w:webHidden/>
          </w:rPr>
          <w:tab/>
        </w:r>
        <w:r w:rsidR="00F3584F">
          <w:rPr>
            <w:noProof/>
            <w:webHidden/>
          </w:rPr>
          <w:fldChar w:fldCharType="begin"/>
        </w:r>
        <w:r w:rsidR="00F3584F">
          <w:rPr>
            <w:noProof/>
            <w:webHidden/>
          </w:rPr>
          <w:instrText xml:space="preserve"> PAGEREF _Toc19374676 \h </w:instrText>
        </w:r>
        <w:r w:rsidR="00F3584F">
          <w:rPr>
            <w:noProof/>
            <w:webHidden/>
          </w:rPr>
        </w:r>
        <w:r w:rsidR="00F3584F">
          <w:rPr>
            <w:noProof/>
            <w:webHidden/>
          </w:rPr>
          <w:fldChar w:fldCharType="separate"/>
        </w:r>
        <w:r w:rsidR="00F3584F">
          <w:rPr>
            <w:noProof/>
            <w:webHidden/>
          </w:rPr>
          <w:t>18</w:t>
        </w:r>
        <w:r w:rsidR="00F3584F">
          <w:rPr>
            <w:noProof/>
            <w:webHidden/>
          </w:rPr>
          <w:fldChar w:fldCharType="end"/>
        </w:r>
      </w:hyperlink>
    </w:p>
    <w:p w14:paraId="743CD68D" w14:textId="71787EDC" w:rsidR="00F3584F" w:rsidRDefault="009C4267">
      <w:pPr>
        <w:pStyle w:val="TableofFigures"/>
        <w:tabs>
          <w:tab w:val="right" w:leader="dot" w:pos="9010"/>
        </w:tabs>
        <w:rPr>
          <w:rFonts w:eastAsiaTheme="minorEastAsia" w:cstheme="minorBidi"/>
          <w:smallCaps w:val="0"/>
          <w:noProof/>
          <w:sz w:val="24"/>
          <w:szCs w:val="24"/>
        </w:rPr>
      </w:pPr>
      <w:hyperlink w:anchor="_Toc19374677" w:history="1">
        <w:r w:rsidR="00F3584F" w:rsidRPr="00F22D0C">
          <w:rPr>
            <w:rStyle w:val="Hyperlink"/>
            <w:noProof/>
          </w:rPr>
          <w:t>Figure 32: attributed losses to cassava by pest and disease</w:t>
        </w:r>
        <w:r w:rsidR="00F3584F">
          <w:rPr>
            <w:noProof/>
            <w:webHidden/>
          </w:rPr>
          <w:tab/>
        </w:r>
        <w:r w:rsidR="00F3584F">
          <w:rPr>
            <w:noProof/>
            <w:webHidden/>
          </w:rPr>
          <w:fldChar w:fldCharType="begin"/>
        </w:r>
        <w:r w:rsidR="00F3584F">
          <w:rPr>
            <w:noProof/>
            <w:webHidden/>
          </w:rPr>
          <w:instrText xml:space="preserve"> PAGEREF _Toc19374677 \h </w:instrText>
        </w:r>
        <w:r w:rsidR="00F3584F">
          <w:rPr>
            <w:noProof/>
            <w:webHidden/>
          </w:rPr>
        </w:r>
        <w:r w:rsidR="00F3584F">
          <w:rPr>
            <w:noProof/>
            <w:webHidden/>
          </w:rPr>
          <w:fldChar w:fldCharType="separate"/>
        </w:r>
        <w:r w:rsidR="00F3584F">
          <w:rPr>
            <w:noProof/>
            <w:webHidden/>
          </w:rPr>
          <w:t>19</w:t>
        </w:r>
        <w:r w:rsidR="00F3584F">
          <w:rPr>
            <w:noProof/>
            <w:webHidden/>
          </w:rPr>
          <w:fldChar w:fldCharType="end"/>
        </w:r>
      </w:hyperlink>
    </w:p>
    <w:p w14:paraId="5CFFC499" w14:textId="3582C241" w:rsidR="00F3584F" w:rsidRDefault="009C4267">
      <w:pPr>
        <w:pStyle w:val="TableofFigures"/>
        <w:tabs>
          <w:tab w:val="left" w:pos="1200"/>
          <w:tab w:val="right" w:leader="dot" w:pos="9010"/>
        </w:tabs>
        <w:rPr>
          <w:rFonts w:eastAsiaTheme="minorEastAsia" w:cstheme="minorBidi"/>
          <w:smallCaps w:val="0"/>
          <w:noProof/>
          <w:sz w:val="24"/>
          <w:szCs w:val="24"/>
        </w:rPr>
      </w:pPr>
      <w:hyperlink w:anchor="_Toc19374678" w:history="1">
        <w:r w:rsidR="00F3584F" w:rsidRPr="00F22D0C">
          <w:rPr>
            <w:rStyle w:val="Hyperlink"/>
            <w:noProof/>
          </w:rPr>
          <w:t>Figure 33</w:t>
        </w:r>
        <w:r w:rsidR="00F3584F">
          <w:rPr>
            <w:rFonts w:eastAsiaTheme="minorEastAsia" w:cstheme="minorBidi"/>
            <w:smallCaps w:val="0"/>
            <w:noProof/>
            <w:sz w:val="24"/>
            <w:szCs w:val="24"/>
          </w:rPr>
          <w:tab/>
        </w:r>
        <w:r w:rsidR="00F3584F" w:rsidRPr="00F22D0C">
          <w:rPr>
            <w:rStyle w:val="Hyperlink"/>
            <w:noProof/>
          </w:rPr>
          <w:t>: who is responsible for P&amp;D   Figure 34: differences in Female-headed households?</w:t>
        </w:r>
        <w:r w:rsidR="00F3584F">
          <w:rPr>
            <w:noProof/>
            <w:webHidden/>
          </w:rPr>
          <w:tab/>
        </w:r>
        <w:r w:rsidR="00F3584F">
          <w:rPr>
            <w:noProof/>
            <w:webHidden/>
          </w:rPr>
          <w:fldChar w:fldCharType="begin"/>
        </w:r>
        <w:r w:rsidR="00F3584F">
          <w:rPr>
            <w:noProof/>
            <w:webHidden/>
          </w:rPr>
          <w:instrText xml:space="preserve"> PAGEREF _Toc19374678 \h </w:instrText>
        </w:r>
        <w:r w:rsidR="00F3584F">
          <w:rPr>
            <w:noProof/>
            <w:webHidden/>
          </w:rPr>
        </w:r>
        <w:r w:rsidR="00F3584F">
          <w:rPr>
            <w:noProof/>
            <w:webHidden/>
          </w:rPr>
          <w:fldChar w:fldCharType="separate"/>
        </w:r>
        <w:r w:rsidR="00F3584F">
          <w:rPr>
            <w:noProof/>
            <w:webHidden/>
          </w:rPr>
          <w:t>20</w:t>
        </w:r>
        <w:r w:rsidR="00F3584F">
          <w:rPr>
            <w:noProof/>
            <w:webHidden/>
          </w:rPr>
          <w:fldChar w:fldCharType="end"/>
        </w:r>
      </w:hyperlink>
    </w:p>
    <w:p w14:paraId="5B2618A4" w14:textId="673E15D1" w:rsidR="00F3584F" w:rsidRDefault="009C4267">
      <w:pPr>
        <w:pStyle w:val="TableofFigures"/>
        <w:tabs>
          <w:tab w:val="right" w:leader="dot" w:pos="9010"/>
        </w:tabs>
        <w:rPr>
          <w:rFonts w:eastAsiaTheme="minorEastAsia" w:cstheme="minorBidi"/>
          <w:smallCaps w:val="0"/>
          <w:noProof/>
          <w:sz w:val="24"/>
          <w:szCs w:val="24"/>
        </w:rPr>
      </w:pPr>
      <w:hyperlink w:anchor="_Toc19374679" w:history="1">
        <w:r w:rsidR="00F3584F" w:rsidRPr="00F22D0C">
          <w:rPr>
            <w:rStyle w:val="Hyperlink"/>
            <w:noProof/>
          </w:rPr>
          <w:t>Figure 35: frequency of checking for P&amp;D</w:t>
        </w:r>
        <w:r w:rsidR="00F3584F">
          <w:rPr>
            <w:noProof/>
            <w:webHidden/>
          </w:rPr>
          <w:tab/>
        </w:r>
        <w:r w:rsidR="00F3584F">
          <w:rPr>
            <w:noProof/>
            <w:webHidden/>
          </w:rPr>
          <w:fldChar w:fldCharType="begin"/>
        </w:r>
        <w:r w:rsidR="00F3584F">
          <w:rPr>
            <w:noProof/>
            <w:webHidden/>
          </w:rPr>
          <w:instrText xml:space="preserve"> PAGEREF _Toc19374679 \h </w:instrText>
        </w:r>
        <w:r w:rsidR="00F3584F">
          <w:rPr>
            <w:noProof/>
            <w:webHidden/>
          </w:rPr>
        </w:r>
        <w:r w:rsidR="00F3584F">
          <w:rPr>
            <w:noProof/>
            <w:webHidden/>
          </w:rPr>
          <w:fldChar w:fldCharType="separate"/>
        </w:r>
        <w:r w:rsidR="00F3584F">
          <w:rPr>
            <w:noProof/>
            <w:webHidden/>
          </w:rPr>
          <w:t>20</w:t>
        </w:r>
        <w:r w:rsidR="00F3584F">
          <w:rPr>
            <w:noProof/>
            <w:webHidden/>
          </w:rPr>
          <w:fldChar w:fldCharType="end"/>
        </w:r>
      </w:hyperlink>
    </w:p>
    <w:p w14:paraId="5F8C3D78" w14:textId="2DF39C02" w:rsidR="00F3584F" w:rsidRDefault="009C4267">
      <w:pPr>
        <w:pStyle w:val="TableofFigures"/>
        <w:tabs>
          <w:tab w:val="right" w:leader="dot" w:pos="9010"/>
        </w:tabs>
        <w:rPr>
          <w:rFonts w:eastAsiaTheme="minorEastAsia" w:cstheme="minorBidi"/>
          <w:smallCaps w:val="0"/>
          <w:noProof/>
          <w:sz w:val="24"/>
          <w:szCs w:val="24"/>
        </w:rPr>
      </w:pPr>
      <w:hyperlink w:anchor="_Toc19374680" w:history="1">
        <w:r w:rsidR="00F3584F" w:rsidRPr="00F22D0C">
          <w:rPr>
            <w:rStyle w:val="Hyperlink"/>
            <w:noProof/>
          </w:rPr>
          <w:t>Figure 36: Household size by gender of HoH (note two tails – unknown causes)</w:t>
        </w:r>
        <w:r w:rsidR="00F3584F">
          <w:rPr>
            <w:noProof/>
            <w:webHidden/>
          </w:rPr>
          <w:tab/>
        </w:r>
        <w:r w:rsidR="00F3584F">
          <w:rPr>
            <w:noProof/>
            <w:webHidden/>
          </w:rPr>
          <w:fldChar w:fldCharType="begin"/>
        </w:r>
        <w:r w:rsidR="00F3584F">
          <w:rPr>
            <w:noProof/>
            <w:webHidden/>
          </w:rPr>
          <w:instrText xml:space="preserve"> PAGEREF _Toc19374680 \h </w:instrText>
        </w:r>
        <w:r w:rsidR="00F3584F">
          <w:rPr>
            <w:noProof/>
            <w:webHidden/>
          </w:rPr>
        </w:r>
        <w:r w:rsidR="00F3584F">
          <w:rPr>
            <w:noProof/>
            <w:webHidden/>
          </w:rPr>
          <w:fldChar w:fldCharType="separate"/>
        </w:r>
        <w:r w:rsidR="00F3584F">
          <w:rPr>
            <w:noProof/>
            <w:webHidden/>
          </w:rPr>
          <w:t>21</w:t>
        </w:r>
        <w:r w:rsidR="00F3584F">
          <w:rPr>
            <w:noProof/>
            <w:webHidden/>
          </w:rPr>
          <w:fldChar w:fldCharType="end"/>
        </w:r>
      </w:hyperlink>
    </w:p>
    <w:p w14:paraId="221F0208" w14:textId="77B69E86" w:rsidR="00F3584F" w:rsidRDefault="009C4267">
      <w:pPr>
        <w:pStyle w:val="TableofFigures"/>
        <w:tabs>
          <w:tab w:val="right" w:leader="dot" w:pos="9010"/>
        </w:tabs>
        <w:rPr>
          <w:rFonts w:eastAsiaTheme="minorEastAsia" w:cstheme="minorBidi"/>
          <w:smallCaps w:val="0"/>
          <w:noProof/>
          <w:sz w:val="24"/>
          <w:szCs w:val="24"/>
        </w:rPr>
      </w:pPr>
      <w:hyperlink w:anchor="_Toc19374681" w:history="1">
        <w:r w:rsidR="00F3584F" w:rsidRPr="00F22D0C">
          <w:rPr>
            <w:rStyle w:val="Hyperlink"/>
            <w:noProof/>
          </w:rPr>
          <w:t>Figure 37: Income by gender, including on/off farm experiences – all suggest female HoH receive less income</w:t>
        </w:r>
        <w:r w:rsidR="00F3584F">
          <w:rPr>
            <w:noProof/>
            <w:webHidden/>
          </w:rPr>
          <w:tab/>
        </w:r>
        <w:r w:rsidR="00F3584F">
          <w:rPr>
            <w:noProof/>
            <w:webHidden/>
          </w:rPr>
          <w:fldChar w:fldCharType="begin"/>
        </w:r>
        <w:r w:rsidR="00F3584F">
          <w:rPr>
            <w:noProof/>
            <w:webHidden/>
          </w:rPr>
          <w:instrText xml:space="preserve"> PAGEREF _Toc19374681 \h </w:instrText>
        </w:r>
        <w:r w:rsidR="00F3584F">
          <w:rPr>
            <w:noProof/>
            <w:webHidden/>
          </w:rPr>
        </w:r>
        <w:r w:rsidR="00F3584F">
          <w:rPr>
            <w:noProof/>
            <w:webHidden/>
          </w:rPr>
          <w:fldChar w:fldCharType="separate"/>
        </w:r>
        <w:r w:rsidR="00F3584F">
          <w:rPr>
            <w:noProof/>
            <w:webHidden/>
          </w:rPr>
          <w:t>21</w:t>
        </w:r>
        <w:r w:rsidR="00F3584F">
          <w:rPr>
            <w:noProof/>
            <w:webHidden/>
          </w:rPr>
          <w:fldChar w:fldCharType="end"/>
        </w:r>
      </w:hyperlink>
    </w:p>
    <w:p w14:paraId="1A9DB3CB" w14:textId="47582D52" w:rsidR="00F3584F" w:rsidRDefault="009C4267">
      <w:pPr>
        <w:pStyle w:val="TableofFigures"/>
        <w:tabs>
          <w:tab w:val="right" w:leader="dot" w:pos="9010"/>
        </w:tabs>
        <w:rPr>
          <w:rFonts w:eastAsiaTheme="minorEastAsia" w:cstheme="minorBidi"/>
          <w:smallCaps w:val="0"/>
          <w:noProof/>
          <w:sz w:val="24"/>
          <w:szCs w:val="24"/>
        </w:rPr>
      </w:pPr>
      <w:hyperlink w:anchor="_Toc19374682" w:history="1">
        <w:r w:rsidR="00F3584F" w:rsidRPr="00F22D0C">
          <w:rPr>
            <w:rStyle w:val="Hyperlink"/>
            <w:noProof/>
          </w:rPr>
          <w:t>Figure 38: Land and are by gender</w:t>
        </w:r>
        <w:r w:rsidR="00F3584F">
          <w:rPr>
            <w:noProof/>
            <w:webHidden/>
          </w:rPr>
          <w:tab/>
        </w:r>
        <w:r w:rsidR="00F3584F">
          <w:rPr>
            <w:noProof/>
            <w:webHidden/>
          </w:rPr>
          <w:fldChar w:fldCharType="begin"/>
        </w:r>
        <w:r w:rsidR="00F3584F">
          <w:rPr>
            <w:noProof/>
            <w:webHidden/>
          </w:rPr>
          <w:instrText xml:space="preserve"> PAGEREF _Toc19374682 \h </w:instrText>
        </w:r>
        <w:r w:rsidR="00F3584F">
          <w:rPr>
            <w:noProof/>
            <w:webHidden/>
          </w:rPr>
        </w:r>
        <w:r w:rsidR="00F3584F">
          <w:rPr>
            <w:noProof/>
            <w:webHidden/>
          </w:rPr>
          <w:fldChar w:fldCharType="separate"/>
        </w:r>
        <w:r w:rsidR="00F3584F">
          <w:rPr>
            <w:noProof/>
            <w:webHidden/>
          </w:rPr>
          <w:t>22</w:t>
        </w:r>
        <w:r w:rsidR="00F3584F">
          <w:rPr>
            <w:noProof/>
            <w:webHidden/>
          </w:rPr>
          <w:fldChar w:fldCharType="end"/>
        </w:r>
      </w:hyperlink>
    </w:p>
    <w:p w14:paraId="2F071FC8" w14:textId="70DB1F29" w:rsidR="00F3584F" w:rsidRDefault="009C4267">
      <w:pPr>
        <w:pStyle w:val="TableofFigures"/>
        <w:tabs>
          <w:tab w:val="right" w:leader="dot" w:pos="9010"/>
        </w:tabs>
        <w:rPr>
          <w:rFonts w:eastAsiaTheme="minorEastAsia" w:cstheme="minorBidi"/>
          <w:smallCaps w:val="0"/>
          <w:noProof/>
          <w:sz w:val="24"/>
          <w:szCs w:val="24"/>
        </w:rPr>
      </w:pPr>
      <w:hyperlink r:id="rId17" w:anchor="_Toc19374683" w:history="1">
        <w:r w:rsidR="00F3584F" w:rsidRPr="00F22D0C">
          <w:rPr>
            <w:rStyle w:val="Hyperlink"/>
            <w:noProof/>
          </w:rPr>
          <w:t>Figure 39: who can implement change?</w:t>
        </w:r>
        <w:r w:rsidR="00F3584F">
          <w:rPr>
            <w:noProof/>
            <w:webHidden/>
          </w:rPr>
          <w:tab/>
        </w:r>
        <w:r w:rsidR="00F3584F">
          <w:rPr>
            <w:noProof/>
            <w:webHidden/>
          </w:rPr>
          <w:fldChar w:fldCharType="begin"/>
        </w:r>
        <w:r w:rsidR="00F3584F">
          <w:rPr>
            <w:noProof/>
            <w:webHidden/>
          </w:rPr>
          <w:instrText xml:space="preserve"> PAGEREF _Toc19374683 \h </w:instrText>
        </w:r>
        <w:r w:rsidR="00F3584F">
          <w:rPr>
            <w:noProof/>
            <w:webHidden/>
          </w:rPr>
        </w:r>
        <w:r w:rsidR="00F3584F">
          <w:rPr>
            <w:noProof/>
            <w:webHidden/>
          </w:rPr>
          <w:fldChar w:fldCharType="separate"/>
        </w:r>
        <w:r w:rsidR="00F3584F">
          <w:rPr>
            <w:noProof/>
            <w:webHidden/>
          </w:rPr>
          <w:t>24</w:t>
        </w:r>
        <w:r w:rsidR="00F3584F">
          <w:rPr>
            <w:noProof/>
            <w:webHidden/>
          </w:rPr>
          <w:fldChar w:fldCharType="end"/>
        </w:r>
      </w:hyperlink>
    </w:p>
    <w:p w14:paraId="3F5AF580" w14:textId="2593CE76" w:rsidR="00F3584F" w:rsidRDefault="009C4267">
      <w:pPr>
        <w:pStyle w:val="TableofFigures"/>
        <w:tabs>
          <w:tab w:val="right" w:leader="dot" w:pos="9010"/>
        </w:tabs>
        <w:rPr>
          <w:rFonts w:eastAsiaTheme="minorEastAsia" w:cstheme="minorBidi"/>
          <w:smallCaps w:val="0"/>
          <w:noProof/>
          <w:sz w:val="24"/>
          <w:szCs w:val="24"/>
        </w:rPr>
      </w:pPr>
      <w:hyperlink r:id="rId18" w:anchor="_Toc19374684" w:history="1">
        <w:r w:rsidR="00F3584F" w:rsidRPr="00F22D0C">
          <w:rPr>
            <w:rStyle w:val="Hyperlink"/>
            <w:noProof/>
          </w:rPr>
          <w:t>Figure 39: who can implement change?</w:t>
        </w:r>
        <w:r w:rsidR="00F3584F">
          <w:rPr>
            <w:noProof/>
            <w:webHidden/>
          </w:rPr>
          <w:tab/>
        </w:r>
        <w:r w:rsidR="00F3584F">
          <w:rPr>
            <w:noProof/>
            <w:webHidden/>
          </w:rPr>
          <w:fldChar w:fldCharType="begin"/>
        </w:r>
        <w:r w:rsidR="00F3584F">
          <w:rPr>
            <w:noProof/>
            <w:webHidden/>
          </w:rPr>
          <w:instrText xml:space="preserve"> PAGEREF _Toc19374684 \h </w:instrText>
        </w:r>
        <w:r w:rsidR="00F3584F">
          <w:rPr>
            <w:noProof/>
            <w:webHidden/>
          </w:rPr>
        </w:r>
        <w:r w:rsidR="00F3584F">
          <w:rPr>
            <w:noProof/>
            <w:webHidden/>
          </w:rPr>
          <w:fldChar w:fldCharType="separate"/>
        </w:r>
        <w:r w:rsidR="00F3584F">
          <w:rPr>
            <w:noProof/>
            <w:webHidden/>
          </w:rPr>
          <w:t>24</w:t>
        </w:r>
        <w:r w:rsidR="00F3584F">
          <w:rPr>
            <w:noProof/>
            <w:webHidden/>
          </w:rPr>
          <w:fldChar w:fldCharType="end"/>
        </w:r>
      </w:hyperlink>
    </w:p>
    <w:p w14:paraId="16E63E2F" w14:textId="63034109" w:rsidR="00BF5CBC" w:rsidRPr="006158B0" w:rsidRDefault="00BD2C42" w:rsidP="00C62909">
      <w:r w:rsidRPr="006158B0">
        <w:fldChar w:fldCharType="end"/>
      </w:r>
      <w:r w:rsidR="00BF5CBC" w:rsidRPr="006158B0">
        <w:br w:type="page"/>
      </w:r>
    </w:p>
    <w:p w14:paraId="1AD786D3" w14:textId="32658B22" w:rsidR="00F810EA" w:rsidRPr="006158B0" w:rsidRDefault="00F810EA" w:rsidP="00C62909">
      <w:pPr>
        <w:pStyle w:val="Heading2"/>
      </w:pPr>
      <w:bookmarkStart w:id="1" w:name="_Toc19374633"/>
      <w:r w:rsidRPr="006158B0">
        <w:lastRenderedPageBreak/>
        <w:t>Background</w:t>
      </w:r>
      <w:bookmarkEnd w:id="1"/>
      <w:r w:rsidRPr="006158B0">
        <w:t xml:space="preserve"> </w:t>
      </w:r>
    </w:p>
    <w:p w14:paraId="595C0D77" w14:textId="63CEF46E" w:rsidR="00F810EA" w:rsidRPr="006158B0" w:rsidRDefault="009673F9" w:rsidP="00C62909">
      <w:r w:rsidRPr="006158B0">
        <w:t>There is relatively little reliable information available concerning cassava farmers from the Northwest of Cambodia</w:t>
      </w:r>
      <w:r w:rsidR="00F27C3E" w:rsidRPr="006158B0">
        <w:t xml:space="preserve">. This gap </w:t>
      </w:r>
      <w:r w:rsidR="00C5149A">
        <w:t xml:space="preserve">is </w:t>
      </w:r>
      <w:r w:rsidRPr="006158B0">
        <w:t xml:space="preserve">especially </w:t>
      </w:r>
      <w:r w:rsidR="00F27C3E" w:rsidRPr="006158B0">
        <w:t xml:space="preserve">pronounced in the context of </w:t>
      </w:r>
      <w:r w:rsidRPr="006158B0">
        <w:t>perception-based data</w:t>
      </w:r>
      <w:r w:rsidR="00102086" w:rsidRPr="006158B0">
        <w:t xml:space="preserve"> linked with household characteristics</w:t>
      </w:r>
      <w:r w:rsidR="00984225" w:rsidRPr="006158B0">
        <w:t xml:space="preserve"> and the desires of farming households. Even less common are statistically representative findings that, while not perfect, allow for </w:t>
      </w:r>
      <w:r w:rsidR="00EF2A24">
        <w:t>cautious</w:t>
      </w:r>
      <w:r w:rsidR="00984225" w:rsidRPr="006158B0">
        <w:t xml:space="preserve"> extrapolation from the sampled farmer households</w:t>
      </w:r>
      <w:r w:rsidRPr="006158B0">
        <w:t xml:space="preserve">. </w:t>
      </w:r>
      <w:r w:rsidR="00030C01" w:rsidRPr="006158B0">
        <w:t>Like everywhere, f</w:t>
      </w:r>
      <w:r w:rsidR="00BA039A" w:rsidRPr="006158B0">
        <w:t xml:space="preserve">armers are foundational to the agricultural system in Cambodia, including efforts to </w:t>
      </w:r>
      <w:r w:rsidR="00C6106F" w:rsidRPr="006158B0">
        <w:t>influence decision making in the context of</w:t>
      </w:r>
      <w:r w:rsidR="00BA039A" w:rsidRPr="006158B0">
        <w:t xml:space="preserve"> crops, technologies, and practices</w:t>
      </w:r>
      <w:r w:rsidR="00C6106F" w:rsidRPr="006158B0">
        <w:t>.</w:t>
      </w:r>
      <w:r w:rsidR="00102086" w:rsidRPr="006158B0">
        <w:t xml:space="preserve"> </w:t>
      </w:r>
      <w:r w:rsidR="00FB0346" w:rsidRPr="006158B0">
        <w:rPr>
          <w:lang w:val="en-US"/>
        </w:rPr>
        <w:t>At present, d</w:t>
      </w:r>
      <w:r w:rsidR="004E49FD" w:rsidRPr="006158B0">
        <w:rPr>
          <w:lang w:val="en-US"/>
        </w:rPr>
        <w:t xml:space="preserve">espite price volatility, pest and disease, soil erosion and </w:t>
      </w:r>
      <w:r w:rsidR="007D11CB" w:rsidRPr="006158B0">
        <w:rPr>
          <w:lang w:val="en-US"/>
        </w:rPr>
        <w:t xml:space="preserve">land </w:t>
      </w:r>
      <w:r w:rsidR="004E49FD" w:rsidRPr="006158B0">
        <w:rPr>
          <w:lang w:val="en-US"/>
        </w:rPr>
        <w:t xml:space="preserve">degradation, and rising labour costs, cassava farmers throughout Southeast Asia are often trapped by the potential for profits and lack of alternatives suited to their capacities and contexts. </w:t>
      </w:r>
      <w:r w:rsidR="00C6106F" w:rsidRPr="006158B0">
        <w:t>T</w:t>
      </w:r>
      <w:r w:rsidR="00102086" w:rsidRPr="006158B0">
        <w:t>he</w:t>
      </w:r>
      <w:r w:rsidR="004E49FD" w:rsidRPr="006158B0">
        <w:t>se</w:t>
      </w:r>
      <w:r w:rsidR="00102086" w:rsidRPr="006158B0">
        <w:t xml:space="preserve"> rapidly evolving</w:t>
      </w:r>
      <w:r w:rsidR="001E7E73">
        <w:t xml:space="preserve"> and</w:t>
      </w:r>
      <w:r w:rsidR="00A3546C" w:rsidRPr="006158B0">
        <w:t xml:space="preserve"> significant</w:t>
      </w:r>
      <w:r w:rsidR="00102086" w:rsidRPr="006158B0">
        <w:t xml:space="preserve"> challenges associated with cassava production</w:t>
      </w:r>
      <w:r w:rsidR="001E7E73">
        <w:t xml:space="preserve">, in the </w:t>
      </w:r>
      <w:r w:rsidR="00E31815">
        <w:t>context</w:t>
      </w:r>
      <w:r w:rsidR="001E7E73">
        <w:t xml:space="preserve"> of</w:t>
      </w:r>
      <w:r w:rsidR="00102086" w:rsidRPr="006158B0">
        <w:t xml:space="preserve"> macro-economic trends in Asia</w:t>
      </w:r>
      <w:r w:rsidR="001E7E73">
        <w:t>,</w:t>
      </w:r>
      <w:r w:rsidR="00102086" w:rsidRPr="006158B0">
        <w:t xml:space="preserve"> mean that cassava</w:t>
      </w:r>
      <w:r w:rsidR="004E49FD" w:rsidRPr="006158B0">
        <w:t xml:space="preserve"> production</w:t>
      </w:r>
      <w:r w:rsidR="00102086" w:rsidRPr="006158B0">
        <w:t xml:space="preserve"> is both a high-risk and critically important commodity in need of analysis. </w:t>
      </w:r>
      <w:r w:rsidR="00C6106F" w:rsidRPr="006158B0">
        <w:rPr>
          <w:lang w:val="en-US"/>
        </w:rPr>
        <w:t>Th</w:t>
      </w:r>
      <w:r w:rsidR="003F54B3" w:rsidRPr="006158B0">
        <w:rPr>
          <w:lang w:val="en-US"/>
        </w:rPr>
        <w:t xml:space="preserve">is situation </w:t>
      </w:r>
      <w:r w:rsidR="00C6106F" w:rsidRPr="006158B0">
        <w:t>necessitate</w:t>
      </w:r>
      <w:r w:rsidR="003F54B3" w:rsidRPr="006158B0">
        <w:t>s</w:t>
      </w:r>
      <w:r w:rsidR="00C6106F" w:rsidRPr="006158B0">
        <w:t xml:space="preserve"> a detailed understanding of farmers’ lives, livelihoods, and aspirations, with specific attention to</w:t>
      </w:r>
      <w:r w:rsidR="001A46E3" w:rsidRPr="006158B0">
        <w:t xml:space="preserve"> variability within</w:t>
      </w:r>
      <w:r w:rsidR="007F207A" w:rsidRPr="006158B0">
        <w:t xml:space="preserve"> and between</w:t>
      </w:r>
      <w:r w:rsidR="00C6106F" w:rsidRPr="006158B0">
        <w:t xml:space="preserve"> </w:t>
      </w:r>
      <w:r w:rsidR="00A15506" w:rsidRPr="006158B0">
        <w:t xml:space="preserve">cassava </w:t>
      </w:r>
      <w:r w:rsidR="00C6106F" w:rsidRPr="006158B0">
        <w:t>farmer households.</w:t>
      </w:r>
    </w:p>
    <w:p w14:paraId="3F365A98" w14:textId="096BA515" w:rsidR="00967845" w:rsidRPr="006158B0" w:rsidRDefault="00967845" w:rsidP="00C62909"/>
    <w:p w14:paraId="6F4990C8" w14:textId="0057AAA9" w:rsidR="00967845" w:rsidRPr="006158B0" w:rsidRDefault="001A1B00" w:rsidP="00967845">
      <w:r w:rsidRPr="006158B0">
        <w:rPr>
          <w:noProof/>
        </w:rPr>
        <mc:AlternateContent>
          <mc:Choice Requires="wpg">
            <w:drawing>
              <wp:anchor distT="0" distB="0" distL="114300" distR="114300" simplePos="0" relativeHeight="251677696" behindDoc="0" locked="0" layoutInCell="1" allowOverlap="1" wp14:anchorId="6126E282" wp14:editId="45C2A6B5">
                <wp:simplePos x="0" y="0"/>
                <wp:positionH relativeFrom="column">
                  <wp:posOffset>2175641</wp:posOffset>
                </wp:positionH>
                <wp:positionV relativeFrom="paragraph">
                  <wp:posOffset>2244484</wp:posOffset>
                </wp:positionV>
                <wp:extent cx="3612427" cy="2257053"/>
                <wp:effectExtent l="12700" t="12700" r="0" b="3810"/>
                <wp:wrapSquare wrapText="bothSides"/>
                <wp:docPr id="65" name="Group 65"/>
                <wp:cNvGraphicFramePr/>
                <a:graphic xmlns:a="http://schemas.openxmlformats.org/drawingml/2006/main">
                  <a:graphicData uri="http://schemas.microsoft.com/office/word/2010/wordprocessingGroup">
                    <wpg:wgp>
                      <wpg:cNvGrpSpPr/>
                      <wpg:grpSpPr>
                        <a:xfrm>
                          <a:off x="0" y="0"/>
                          <a:ext cx="3612427" cy="2257053"/>
                          <a:chOff x="-12612" y="-145043"/>
                          <a:chExt cx="3612427" cy="2257053"/>
                        </a:xfrm>
                      </wpg:grpSpPr>
                      <pic:pic xmlns:pic="http://schemas.openxmlformats.org/drawingml/2006/picture">
                        <pic:nvPicPr>
                          <pic:cNvPr id="59" name="Picture 59"/>
                          <pic:cNvPicPr>
                            <a:picLocks/>
                          </pic:cNvPicPr>
                        </pic:nvPicPr>
                        <pic:blipFill>
                          <a:blip r:embed="rId19">
                            <a:extLst>
                              <a:ext uri="{28A0092B-C50C-407E-A947-70E740481C1C}">
                                <a14:useLocalDpi xmlns:a14="http://schemas.microsoft.com/office/drawing/2010/main" val="0"/>
                              </a:ext>
                            </a:extLst>
                          </a:blip>
                          <a:stretch>
                            <a:fillRect/>
                          </a:stretch>
                        </pic:blipFill>
                        <pic:spPr>
                          <a:xfrm>
                            <a:off x="-12612" y="-145043"/>
                            <a:ext cx="3599815" cy="1799590"/>
                          </a:xfrm>
                          <a:prstGeom prst="rect">
                            <a:avLst/>
                          </a:prstGeom>
                          <a:ln>
                            <a:solidFill>
                              <a:schemeClr val="tx1"/>
                            </a:solidFill>
                          </a:ln>
                        </pic:spPr>
                      </pic:pic>
                      <wps:wsp>
                        <wps:cNvPr id="62" name="Text Box 62"/>
                        <wps:cNvSpPr txBox="1"/>
                        <wps:spPr>
                          <a:xfrm>
                            <a:off x="0" y="1853565"/>
                            <a:ext cx="3599815" cy="258445"/>
                          </a:xfrm>
                          <a:prstGeom prst="rect">
                            <a:avLst/>
                          </a:prstGeom>
                          <a:solidFill>
                            <a:prstClr val="white"/>
                          </a:solidFill>
                          <a:ln>
                            <a:noFill/>
                          </a:ln>
                        </wps:spPr>
                        <wps:txbx>
                          <w:txbxContent>
                            <w:p w14:paraId="6A8BA00F" w14:textId="0C61EDF3" w:rsidR="001A1B00" w:rsidRPr="00EE2415" w:rsidRDefault="001A1B00" w:rsidP="001A1B00">
                              <w:pPr>
                                <w:pStyle w:val="Caption"/>
                              </w:pPr>
                              <w:bookmarkStart w:id="2" w:name="_Toc19374186"/>
                              <w:bookmarkStart w:id="3" w:name="_Toc19374653"/>
                              <w:r>
                                <w:t xml:space="preserve">Figure </w:t>
                              </w:r>
                              <w:r>
                                <w:fldChar w:fldCharType="begin"/>
                              </w:r>
                              <w:r>
                                <w:instrText xml:space="preserve"> SEQ Figure \* ARABIC </w:instrText>
                              </w:r>
                              <w:r>
                                <w:fldChar w:fldCharType="separate"/>
                              </w:r>
                              <w:r w:rsidR="00AD11D9">
                                <w:rPr>
                                  <w:noProof/>
                                </w:rPr>
                                <w:t>1</w:t>
                              </w:r>
                              <w:r>
                                <w:fldChar w:fldCharType="end"/>
                              </w:r>
                              <w:r>
                                <w:t xml:space="preserve">: </w:t>
                              </w:r>
                              <w:r w:rsidRPr="0090682C">
                                <w:t>FAO Stat data (http://www.factfish.com)</w:t>
                              </w:r>
                              <w:bookmarkEnd w:id="2"/>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126E282" id="Group 65" o:spid="_x0000_s1026" style="position:absolute;left:0;text-align:left;margin-left:171.3pt;margin-top:176.75pt;width:284.45pt;height:177.7pt;z-index:251677696;mso-width-relative:margin;mso-height-relative:margin" coordorigin="-126,-1450" coordsize="36124,22570"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13;&#10;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13;&#10;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13;&#10;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lpa/zMzM/8zMzP/sLC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5+f85OTn/MzMz/zMzM//s7O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Pj/XV1d&#13;&#10;/zMzM/8zMzP/b29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XV1f8zMzP/MzMz/1NTU//19f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e3t/4KCgv+/v7//&#13;&#10;/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&#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2Nj/y8vL/+Dg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5+f/&#13;&#10;2dnZ/9nZ2f/Z2dn/2dnZ/9nZ2f/Z2dn/2dnZ/+np6f//////////////////////////////////&#13;&#10;////2tra/6Ojo/+Tk5P/wsLC//b29v//////////////////////////////////////////////&#13;&#10;///a2tr/o6Oj/5OTk//CwsL/9vb2/////////////////////////////////3BwcP9mZmb/gYG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h4eP9mZmb/ZmZm/2ZmZv9mZmb/ZmZm/2ZmZv9mZmb/gYGB&#13;&#10;////////////////////////////+/v7/3t7e/9mZmb/ZmZm/2ZmZv9mZmb/Z2dn/9LS0v//////&#13;&#10;///////////////////////////7+/v/e3t7/2ZmZv9mZmb/ZmZm/2ZmZv9nZ2f/0tLS////////&#13;&#10;////////////////////cHBw/2ZmZv+BgY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Hh4/2ZmZv9m&#13;&#10;Zmb/ZmZm/2ZmZv9mZmb/ZmZm/2ZmZv+Ghob///////////////////////7+/v94eHj/ZmZm/2Zm&#13;&#10;Zv+MjIz/nZ2d/29vb/9mZmb/ZmZm/9LS0v///////////////////////v7+/3h4eP9mZmb/ZmZm&#13;&#10;/4yMjP+dnZ3/b29v/2ZmZv9mZmb/0tLS//////////////////////9wcHD/ZmZm/4GBg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4eHj/ZmZm/5+fn///////////////////////////////////////&#13;&#10;////////////////vLy8/2ZmZv9mZmb/wMDA////////////+Pj4/25ubv9mZmb/dXV1////////&#13;&#10;//////////////+8vLz/ZmZm/2ZmZv/AwMD////////////4+Pj/bm5u/2ZmZv91dXX/////////&#13;&#10;/////////////3BwcP9mZmb/gYG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h4eP9mZmb/n5+f////&#13;&#10;//////////////////////////////////////////////////91dXX/ZmZm/3V1df//////////&#13;&#10;////////////v7+//2ZmZv9mZmb/29vb/////////////////3V1df9mZmb/dXV1////////////&#13;&#10;//////////+/v7//ZmZm/2ZmZv/b29v/////////////////cHBw/2ZmZv+BgY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Hh4/2ZmZv+fn5//////////////////////////////////////////////&#13;&#10;////6Ojo/2ZmZv9mZmb/oqKi///////////////////////5+fn/ZmZm/2ZmZv+QkJD/////////&#13;&#10;///o6Oj/ZmZm/2ZmZv+ioqL///////////////////////n5+f9mZmb/ZmZm/5CQkP//////////&#13;&#10;//////9wcHD/ZmZm/4GBgf/////////////////b29v/aWlp/2dnZ/+Ii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4eHj/ZmZm/5aWlv/+/v7/////&#13;&#10;///////////////////////////////////////Jycn/ZmZm/2ZmZv/MzMz/////////////////&#13;&#10;//////////9vb2//ZmZm/3x8fP///////////8nJyf9mZmb/ZmZm/8zMzP//////////////////&#13;&#10;/////////29vb/9mZmb/fHx8/////////////////3BwcP9mZmb/gYGB////////////6urq/2lp&#13;&#10;af9mZmb/bm5u//b29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13;&#10;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13;&#10;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dXV/2ZmZv9m&#13;&#10;Zmb/goKC/////////////////7S0tP9mZmb/ZmZm/9vb2////////////////////////////3Nz&#13;&#10;c/9mZmb/c3Nz////////////tLS0/2ZmZv9mZmb/29vb////////////////////////////c3Nz&#13;&#10;/2ZmZv9zc3P/////////////////cHBw/2ZmZv9mZmb/ZmZm/2ZmZv+VlZ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XFx/2ZmZv9tbW3/////////////////zc3N/2ZmZv9mZmb/&#13;&#10;ycnJ////////////////////////////bW1t/2ZmZv9+fn7////////////Nzc3/ZmZm/2ZmZv/J&#13;&#10;ycn///////////////////////////9tbW3/ZmZm/35+fv////////////////9wcHD/ZmZm/2pq&#13;&#10;av9mZmb/ZmZm/2hoaP/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7e3v/ZmZm/2ho&#13;&#10;aP/////////////////v7+//ZmZm/2ZmZv+ampr///////////////////////Dw8P9mZmb/ZmZm&#13;&#10;/5eXl////////////+/v7/9mZmb/ZmZm/5qamv//////////////////////8PDw/2ZmZv9mZmb/&#13;&#10;l5eX/////////////////3BwcP9mZmb/gYGB/7e3t/9mZmb/ZmZm/2pqav/r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2pqav9mZmb/c3Nz//////////////////////99fX3/ZmZm/3Fxcf//&#13;&#10;////////////////////r6+v/2ZmZv9mZmb/6Ojo/////////////////319ff9mZmb/cXFx////&#13;&#10;//////////////////+vr6//ZmZm/2ZmZv/o6Oj/////////////////cHBw/2ZmZv+BgYH/////&#13;&#10;/6ioqP9mZmb/ZmZm/21tb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r6//////////////////////+YmJj/ZmZm/2ZmZv+Wlpb/////&#13;&#10;/////////////////8zMzP9mZmb/ZmZm/6urq////////////+jo6P9oaGj/ZmZm/319ff//////&#13;&#10;////////////////zMzM/2ZmZv9mZmb/q6ur////////////6Ojo/2hoaP9mZmb/fX19////////&#13;&#10;//////////////9wcHD/ZmZm/4GBgf///////////5qamv9mZmb/ZmZm/3Nzc//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mZmb/ampq/4CAgP+N&#13;&#10;jY3/cHBw/2ZmZv9mZmb/bm5u//r6+v///////////////////////////4yMjP9mZmb/ZmZm/3h4&#13;&#10;eP+BgYH/aGho/2ZmZv9paWn/4+Pj////////////////////////////jIyM/2ZmZv9mZmb/eHh4&#13;&#10;/4GBgf9oaGj/ZmZm/2lpaf/j4+P//////////////////////3BwcP9mZmb/gYGB////////////&#13;&#10;/////42Njf9mZmb/ZmZm/3t7e//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ZmZv9mZmb/ZmZm/2ZmZv9mZmb/ZmZm/4uLi//u7u7/////////////////&#13;&#10;/////////////////////4+Pj/9mZmb/ZmZm/2ZmZv9mZmb/bW1t/+fn5///////////////////&#13;&#10;////////////////////j4+P/2ZmZv9mZmb/ZmZm/2ZmZv9tbW3/5+fn////////////////////&#13;&#10;////////cXFx/2ZmZv+CgoL//////////////////////4GBgf9mZmb/ZmZm/4yMj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uLi/8XFxf+urq7/sbGx/87O&#13;&#10;zv/x8fH///////////////////////////////////////////////////////b29v/AwMD/tbW1&#13;&#10;/+fn5///////////////////////////////////////////////////////9vb2/8DAwP+1tbX/&#13;&#10;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2Nj/y8vL/+Dg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w8P/Z2dn/3t7e////////////////////&#13;&#10;////////////////////////2tra/6Ojo/+Tk5P/wsLC//b29v//////////////////////////&#13;&#10;///////////////////////a2tr/o6Oj/5OTk//CwsL/9vb2////////////////////////////&#13;&#10;/////3BwcP9mZmb/gYG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n/&#13;&#10;bW1t/2ZmZv9oaGj/////////////////////////////////+/v7/3t7e/9mZmb/ZmZm/2ZmZv9m&#13;&#10;Zmb/Z2dn/9LS0v/////////////////////////////////7+/v/e3t7/2ZmZv9mZmb/ZmZm/2Zm&#13;&#10;Zv9nZ2f/0tLS////////////////////////////cHBw/2ZmZv+BgY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mJif9mZmb/ZmZm/2hoaP//////////////////////////&#13;&#10;//7+/v94eHj/ZmZm/2ZmZv+MjIz/nZ2d/29vb/9mZmb/ZmZm/9LS0v//////////////////////&#13;&#10;/v7+/3h4eP9mZmb/ZmZm/4yMjP+dnZ3/b29v/2ZmZv9mZmb/0tLS//////////////////////9w&#13;&#10;cHD/ZmZm/4GBg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7v/ZmZm/2ZmZv9m&#13;&#10;Zmb/aGho////////////////////////////vLy8/2ZmZv9mZmb/wMDA////////////+Pj4/25u&#13;&#10;bv9mZmb/dXV1//////////////////////+8vLz/ZmZm/2ZmZv/AwMD////////////4+Pj/bm5u&#13;&#10;/2ZmZv91dXX//////////////////////3BwcP9mZmb/gYG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ubm/2dnZ/9mZmb/eXl5/2ZmZv9oaGj///////////////////////////91dXX/&#13;&#10;ZmZm/3V1df//////////////////////v7+//2ZmZv9mZmb/29vb/////////////////3V1df9m&#13;&#10;Zmb/dXV1//////////////////////+/v7//ZmZm/2ZmZv/b29v/////////////////cHBw/2Zm&#13;&#10;Zv+BgY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9/f9zc3P/ZmZm/3R0dP/Ly8v/ZmZm/2ho&#13;&#10;aP//////////////////////6Ojo/2ZmZv9mZmb/oqKi///////////////////////5+fn/ZmZm&#13;&#10;/2ZmZv+QkJD////////////o6Oj/ZmZm/2ZmZv+ioqL///////////////////////n5+f9mZmb/&#13;&#10;ZmZm/5CQkP////////////////9wcHD/ZmZm/4GBgf/////////////////b29v/aWlp/2dnZ/+I&#13;&#10;i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paW/2ZmZv9nZ2f/6urq/83Nzf9mZmb/aGho///////////////////////Jycn/ZmZm/2ZmZv/M&#13;&#10;zMz///////////////////////////9vb2//ZmZm/3x8fP///////////8nJyf9mZmb/ZmZm/8zM&#13;&#10;zP///////////////////////////29vb/9mZmb/fHx8/////////////////3BwcP9mZmb/gYGB&#13;&#10;////////////6urq/2lpaf9mZmb/bm5u//b29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nJyf9mZmb/ZmZm/8LCwv//////zc3N/2ZmZv9oaGj/////&#13;&#10;/////////////////7CwsP9mZmb/ZmZm/93d3f///////////////////////////3Z2dv9mZmb/&#13;&#10;cHBw////////////sLCw/2ZmZv9mZmb/3d3d////////////////////////////dnZ2/2ZmZv9w&#13;&#10;cHD/////////////////cHBw/2ZmZv+BgYH///////b29v9ubm7/ZmZm/2lpaf/p6e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8PD/aWlp/2ZmZv+Q&#13;&#10;kJD////////////Nzc3/ZmZm/2hoaP//////////////////////mpqa/2ZmZv9mZmb/7u7u////&#13;&#10;////////////////////////fn5+/2ZmZv9paWn///////////+ampr/ZmZm/2ZmZv/u7u7/////&#13;&#10;//////////////////////9+fn7/ZmZm/2lpaf////////////////9wcHD/ZmZm/4GBgf/9/f3/&#13;&#10;eHh4/2ZmZv9mZmb/2Nj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13;&#10;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13;&#10;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cXF/5GRkf+RkZH/kZGR/5GRkf+RkZH/kZGR&#13;&#10;/3h4eP9mZmb/ZmZm/5GRkf+Tk5P//f39///////v7+//ZmZm/2ZmZv+ampr/////////////////&#13;&#10;//////Dw8P9mZmb/ZmZm/5eXl////////////+/v7/9mZmb/ZmZm/5qamv//////////////////&#13;&#10;////8PDw/2ZmZv9mZmb/l5eX/////////////////3BwcP9mZmb/gYGB/7e3t/9mZmb/ZmZm/2pq&#13;&#10;av/r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q6u/2ZmZv9oaGj/////////////////////////&#13;&#10;//99fX3/ZmZm/3Fxcf//////////////////////r6+v/2ZmZv9mZmb/6Ojo////////////////&#13;&#10;/319ff9mZmb/cXFx//////////////////////+vr6//ZmZm/2ZmZv/o6Oj/////////////////&#13;&#10;cHBw/2ZmZv+BgYH//////6ioqP9mZmb/ZmZm/21tb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rq7/&#13;&#10;ZmZm/2hoaP///////////////////////////8zMzP9mZmb/ZmZm/6urq////////////+jo6P9o&#13;&#10;aGj/ZmZm/319ff//////////////////////zMzM/2ZmZv9mZmb/q6ur////////////6Ojo/2ho&#13;&#10;aP9mZmb/fX19//////////////////////9wcHD/ZmZm/4GBgf///////////5qamv9mZmb/ZmZm&#13;&#10;/3Nzc//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6urv9mZmb/aGho////////////////////////////////&#13;&#10;/4yMjP9mZmb/ZmZm/3h4eP+BgYH/aGho/2ZmZv9paWn/4+Pj////////////////////////////&#13;&#10;jIyM/2ZmZv9mZmb/eHh4/4GBgf9oaGj/ZmZm/2lpaf/j4+P//////////////////////3BwcP9m&#13;&#10;Zmb/gYGB/////////////////42Njf9mZmb/ZmZm/3t7e//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7fv/h7vt/3y17P98tez/fLXs/3y17P/0+f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tz2/3y17P98tez/fLXs/3y1&#13;&#10;7P98tez/kMD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6LK8f98tez/fLXs/3y17P98tez/fLXs/5XC7//x9/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x/P+Lve7/fLXs/3y17P98tez/fLXs/3y17P+JvO7//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3/f/fLXs/3y17P98&#13;&#10;tez/fLXs/3y17P99tuv/ksLw/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P//p83y/3y17P98tez/fLXs/3y17P98tez/gbjt/5jE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P8/4+/7v98tez/fLXs/3y17P98tez/fLXs/4e7&#13;&#10;7v+bx/L/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Hl+P+At+z/&#13;&#10;fLXs/3y17P98tez/fLXs/3y17P+QwO//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9//+u0fP/fLXs/3y17P98tez/fLXs/3y17P9/tuz/l8Tx/53H8f+dx/H/ncfx&#13;&#10;/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9P3/kcHv/3y17P98tez/fLXs/3y17P98&#13;&#10;tez/hbrt/5vG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Of5&#13;&#10;/4G47P98tez/fLXs/3y17P98tez/fLXs/46/7/+dx/H/ncfx/53H8f+dx/H/ncfx/53H8f+dx/H/&#13;&#10;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TU9P98tez/fLXs/3y17P98tez/fLXs/3+37P+Vw/D/ncfx/53H&#13;&#10;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2/f+Vw+//fLXs/3y17P98tez/&#13;&#10;fLXs/3y17P+Euez/msbx/53H8f+dx/H/ncfx/53H8f+dx/H/ncfx/53H8f+dx/H/ncfx/53H8f+d&#13;&#10;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6vr/g7nt/3y17P98tez/fLXs/3y17P98tez/jL3u/53H8f+dx/H/ncfx/53H8f+dx/H/ncfx&#13;&#10;/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dj1/3y17P98tez/fLXs/3y17P98tez/frbs/5TC8P+d&#13;&#10;x/H/ncfx/53H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j+/5nF8P98tez/fLXs&#13;&#10;/3y17P98tez/fLXs/4K47f+ZxfH/ncfx/53H8f+dx/H/ncfx/53H8f+dx/H/ncfx/53H8f+dx/H/&#13;&#10;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t+/+Gu+3/fLXs/3y17P98tez/fLXs/3y17P+KvO3/ncfx/53H8f+dx/H/ncfx/53H&#13;&#10;8f+dx/H/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3Pb/fLXs/3y17P98tez/fLXs/3y17P99tev/&#13;&#10;ksHw/53H8f+dx/H/ncfx/53H8f+dx/H/ncfx/53H8f+dx/H/ncfx/53H8f+dx/H/ncfx/53H8f+d&#13;&#10;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P//ps3y/3y1&#13;&#10;7P98tez/fLXs/3y17P98tez/grjs/5nF8f+dx/H/ncfx/53H8f+dx/H/ncfx/53H8f+dx/H/ncfx&#13;&#10;/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fX9/5DA7/98tez/fLXs/3y17P98tez/fLXs/4i77f+dx/H/ncfx/53H8f+d&#13;&#10;x/H/ncfx/53H8f+dx/H/ncfx/53H8f+dx/H/ncfx/53H8f+dx/H/ncfx/53H8f+dx/H/ncfx/53H&#13;&#10;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nq+v+CuO3/fLXs/3y17P98tez/fLXs&#13;&#10;/3y17P+QwPD/ncfx/53H8f+dx/H/ncfx/53H8f+dx/H/ncfx/53H8f+dx/H/ncfx/53H8f+dx/H/&#13;&#10;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vb/fLXs/3y17P98tez/fLXs/3y17P9/t+z/l8Pw/53H8f+dx/H/ncfx/53H8f+dx/H/ncfx/53H&#13;&#10;8f+dx/H/ncfx/53H8f+dx/H/ncfx/53H8f+dx/H/ncfx/53H8f+dx/H/ncfx/53H8f+dx/H/ncfx&#13;&#10;/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o8vx/3y17P98tez/fLXs/3y17P98tez/g7js/5rG8f+dx/H/&#13;&#10;ncfx/53H8f+dx/H/ncfx/53H8f+dx/H/ncfx/53H8f+dx/H/ncfx/53H8f+dx/H/ncfx/53H8f+d&#13;&#10;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13;&#10;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8&#13;&#10;/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&#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2fX/fLXs/3y17P98tez/i73u&#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rP8/98tez/fLXs/3y17P+RwfD/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cXw/3y17P98tez/fLXs/5XD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vO3/fLXs/3y17P98tez/msX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3y17P98tez/fLXs/3y17P+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8/z/fLXs&#13;&#10;/3y17P98tez/gbfs/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p+f98tez/fLXs/3y17P+Fue3/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t/3/3y17P98tez/&#13;&#10;fLXs/4m87v+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cHv/3y17P98tez/fLXs/5fE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t+z/fLXs/3y17P98tez/m8b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vj9/3y17P98tez/fLXs/3627P+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7vv/fLXs/3y17P98tez/g7jt/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k+P98&#13;&#10;tez/fLXs/3y17P+Gu+3/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tr2/3y17P98tez/fLXs/4u97v+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0PP/fLXs/3y1&#13;&#10;7P98tez/kMDw/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rG8P98tez/fLXs/3y17P+Vw/D/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bzu/3y17P98tez/fLXs&#13;&#10;/5jF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9//98tez/fLXs/3y17P98tez/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P8/3y17P98tez/fLXs/4C37P+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6fr/fLXs/3y17P98tez/hLrt/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fg9/98tez/fLXs/3y17P+JvO7/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tb0&#13;&#10;/3y17P98tez/fLXs/46+7/+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zPL/fLXs/3y17P98tez/ksHw/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PC7/98tez/&#13;&#10;fLXs/3y17P+Xw/D/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gLfs/3y17P98tez/fLXs/5vG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5/v98tez/fLXs/3y17P99&#13;&#10;tuz/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u/7/3y17P98tez/fLXs/4K47P+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5fj/fLXs/3y17P98tez/h7rt/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b9v98tez/fLXs/3y17P+Kve7/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tHz/3y17P98tez/fLXs/5DA7/+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&#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13;&#10;x/D/fLXs/3y17P98tez/lMLw/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q97v98tez/fLXs/3y17P+Zxf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LXs/3y1&#13;&#10;7P98tez/fLXs/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0/P98tez/fLXs/3y17P+At+z/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ur6/3y17P98tez/fLXs&#13;&#10;/4S57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4Pf/fLXs/3y17P98tez/iLzt/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fW9P98tez/fLXs/3y17P+Ov+//&#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czy/3y17P98tez/fLXs/5LB8P+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wu//fLXs/3y17P98tez/lsTw/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C37P98tez/fLXs/3y17P+axv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v7/fLXs/3y17P98tez/fbXs/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w+/98tez/&#13;&#10;fLXs/3y17P+CuOz/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ub5/3y17P98tez/fLXs/4a67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3Pb/fLXs/3y17P98&#13;&#10;tez/i7zt/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S8/98tez/fLXs/3y17P+PwO//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sjx/3y17P98tez/fLXs/5TC&#13;&#10;8P+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vu7/fLXs/3y17P98tez/mMTw/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y17P98tez/fLXs/3y17P+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&#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13;&#10;9f3/fLXs/3y17P98tez/f7fs/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r+v98tez/fLXs/3y17P+Euez/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uH3/3y1&#13;&#10;7P98tez/fLXs/4i77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1/X/fLXs/3y17P98tez/jb/v/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N8v98tez/fLXs&#13;&#10;/3y17P+Swe//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cPv/3y17P98tez/fLXs/5bD8P+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ue3/fLXs/3y17P98tez/&#13;&#10;m8b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r+/3y17P98tez/fLXs/3217P+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8Pv/fLXs/3y17P98tez/grjs/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m+f98tez/fLXs/3y17P+Fuu3/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tz2/3y17P98tez/fLXs/4q97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0vP/&#13;&#10;fLXs/3y17P98tez/j8Dv/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J8f98tez/fLXs/3y17P+TwvD/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r/u/3y17P98&#13;&#10;tez/fLXs/5jE8P+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8tez/fLXs/3y17P98tez/nM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&#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b9/3y17P98tez/fLXs/3+2&#13;&#10;7P+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7Pr/fLXs/3y17P98tez/g7ns/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vi+P98tez/fLXs/3y17P+Iu+3/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tj1/3y17P98tez/fLXs/42+7/+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zvL/fLXs/3y17P98tez/kcHv/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E&#13;&#10;8P98tez/fLXs/3y17P+Ww/D/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brt/3y17P98tez/fLXs/5rG8P+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7/v98tez/fLXs&#13;&#10;/3y17P99tez/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vH8/3y17P98tez/fLXs/4G47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5/n/fLXs/3y17P98tez/&#13;&#10;hrrt/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&#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d9v98tez/fLXs/3y17P+Jve7/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tP0/3y17P98tez/fLXs/4/A8P+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gyfH/fLXs/3y17P98tez/k8Lw/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v98tez/fLXs/3y17P+Yxf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LXs/3y17P98tez/fLXs/5z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2/f98tez/fLXs/3y17P9/t+z/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uz6/3y17P98&#13;&#10;tez/fLXs/4O47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4/j/fLXs/3y17P98tez/h7vu/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Z9f98tez/fLXs/3y1&#13;&#10;7P+Mve7/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s/z/3y17P98tez/fLXs/5DA8P+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xfD/fLXs/3y17P98tez/lcP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e77f98tez/fLXs/3y17P+axf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f//fLXs/3y17P98tez/fLXs/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y&#13;&#10;/P98tez/fLXs/3y17P+Bt+3/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uj5/3y17P98tez/fLXs/4W67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vf/fLXs&#13;&#10;/3y17P98tez/irzu/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PU9P98tez/fLXs/3y17P+Ov/D/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srx/3y17P98tez/&#13;&#10;fLXs/5PC8P+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wO//fLXs/3y17P98tez/l8T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y17P98tez/fLXs/3y17P+c&#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&#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9/3/fLXs/3y17P98tez/frbs/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t+/98tez/fLXs/3y17P+Due3/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uP4/3y17P98tez/fLXs/4e77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&#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2fX/fLXs/3y17P98tez/i77u/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&#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P8/98&#13;&#10;tez/fLXs/3y17P+QwPD/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&#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cXw/3y17P98tez/fLXs/5XC8P+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vO3/fLXs/3y1&#13;&#10;7P98tez/msX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3y17P98tez/fLXs/3y17P+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8/z/fLXs/3y17P98tez/gLfs&#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jp+f98tez/fLXs/3y17P+Fue3/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8&#13;&#10;/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t/3/3y17P98tez/fLXs/4m87v+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1fT/fLXs/3y17P98tez/jr/v/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PL8v98tez/fLXs/3y17P+SwfD/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sHv&#13;&#10;/3y17P98tez/fLXs/5fE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t+z/fLXs/3y17P98tez/m8b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j+/3y17P98tez/&#13;&#10;fLXs/3627P+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7vv/fLXs/3y17P98tez/grjt/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Dk+P98tez/fLXs/3y17P+H&#13;&#10;u+3/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sbw/3y17P98tez/fLXs/4u97v+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nq+v98tez/fLXs/3y17P98tez/lMPw/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8Lv/3y17P98tez/fLXs/4K47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vi+P98tez/fLXs/3y17P98tez/l8T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f//h7vt/3y17P98tez/fLXs/4e7&#13;&#10;7v+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Te9/98tez/fLXs/3y17P98tez/mcX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P//hbrt/3y17P98tez/fLXs/4m87v+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7a9v98&#13;&#10;tez/fLXs/3y17P99tez/msX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v7/gbjs/3y17P98tez/fLXs/4u97v+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bW9P98tez/fLXs/3y1&#13;&#10;7P99tuz/m8b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9/3/fLXs/3y17P98tez/fLXs/46/7/+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DS8/98tez/fLXs/3y17P9+tuz/nM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13;&#10;9v3/fLXs/3y17P98tez/fLXs/4/A7/+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nO8v98tez/fLXs/3y17P9/t+z/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8vz/fLXs/3y1&#13;&#10;7P98tez/fLXs/5HB7/+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LK8f98tez/fLXs/3y17P+Bt+3/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g7vv/fLXs/3y17P98tez/fLXs&#13;&#10;/5PC7/+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bE8P98tez/fLXs/3y17P+CuO3/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6vr/fLXs/3y17P98tez/fLXs/5XD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PC&#13;&#10;7/98tez/fLXs/3y17P+Fuu3/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D7/8Xe&#13;&#10;9//w9/3/////////////////////////////////////////////////////////////////////&#13;&#10;////////////////////////////////////////////////////////////////////////////&#13;&#10;///////////////////////////T5vn/fLXs/3y17P98tez/fLXs/5fD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7/v+Eue3/fLXs/4G47P/X6Pn/////////////////////////////&#13;&#10;////////////////////////////////////////////////////////////////////////////&#13;&#10;/////////////////////////////////////////////////////////////4+/7v98tez/fLXs&#13;&#10;/3y17P+Huu3/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L4/3y17P98tez/fLXs&#13;&#10;/3y17P/I4Pf/////////////////////////////////////////////////////////////////&#13;&#10;////////////////////////////////////////////////////////////////////////////&#13;&#10;///////////////M4vj/fLXs/3y17P98tez/fLXs/5jF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y/H/fLXs/3y17P98tez/fLXs/3y17P+31vT/////////////////////////&#13;&#10;////////////////////////////////////////////////////////////////////////////&#13;&#10;/////////////////////////////////////////////////4m87v98tez/fLXs/3y17P+Ju+3/&#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z//3y17P98tez/fLXs/3y17P98tez/&#13;&#10;fLXs/3y17P+mzfL/////////////////////////////////////////////////////////////&#13;&#10;////////////////////////////////////////////////////////////////////////////&#13;&#10;///F3vf/fLXs/3y17P98tez/fLXs/5rG8P+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5/n/fLXs/3y17P98tez/fLXs/3y17P98tez/fLXs/3y17P+ZxfD/9/v+////////////////&#13;&#10;////////////////////////////////////////////////////////////////////////////&#13;&#10;////////////////////////////////+fz//4W67f98tez/fLXs/3y17P+Lve7/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zQ8/98tez/fLXs/3y17P+Euez/frbs/3y17P98&#13;&#10;tez/fLXs/3y17P+QwO//7/b9////////////////////////////////////////////////////&#13;&#10;//////////////////////////////////////////////////////////////////++2vb/fLXs&#13;&#10;/3y17P98tez/frbs/5vG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g7nt&#13;&#10;/3y17P98tez/fLXs/5TC8P+axfH/gbft/3y17P98tez/fLXs/3y17P+Gu+3/5vH8////////////&#13;&#10;////////////////////////////////////////////////////////////////////////////&#13;&#10;////////////////////9vr+/4G47P98tez/fLXs/3y17P+Ovu//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t+/98tez/fLXs/3y17P9+tuz/ncfx/53H8f+bxvH/hLns/3y1&#13;&#10;7P98tez/fLXs/3y17P+Bt+z/2er6////////////////////////////////////////////////&#13;&#10;//////////////////////////////////////////////////////+31vT/fLXs/3y17P98tez/&#13;&#10;frbs/5vG8v+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tb0/3y17P98tez/&#13;&#10;fLXs/4e77f+dx/H/ncfx/53H8f+dx/H/hrrt/3y17P98tez/fLXs/3y17P98tez/zOL4////////&#13;&#10;////////////////////////////////////////////////////////////////////////////&#13;&#10;////////8/j+/3y17P98tez/fLXs/3y17P+PwO//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vu7/fLXs/3y17P98tez/ksHw/53H8f+dx/H/ncfx/53H8f+dx/H/ir3u&#13;&#10;/3y17P98tez/fLXs/3y17P98tez/utj1////////////////////////////////////////////&#13;&#10;//////////////////////////////////////////+w0vP/fLXs/3y17P98tez/f7fs/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fP8/3y17P98tez/fLXs/3y17P+b&#13;&#10;xvH/ncfx/53H8f+dx/H/ncfx/53H8f+dx/H/kL/v/3y17P98tez/fLXs/3y17P98tez/p83y////&#13;&#10;////////////////////////////////////////////////////////////////////////7vb9&#13;&#10;/3y17P98tez/fLXs/3y17P+Rwe//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3Pb/fLXs/3y17P98tez/hbnt/53H8f+dx/H/ncfx/53H8f+dx/H/ncfx/53H8f+dx/H/&#13;&#10;k8Lw/3217P98tez/fLXs/3y17P98tez/nMfw//f7/v//////////////////////////////////&#13;&#10;//////////////////////////////+pz/L/fLXs/3y17P98tez/gbft/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jF8P98tez/fLXs/3y17P+PwO//ncfx/53H&#13;&#10;8f+dx/H/ncfx/53H8f+dx/H/ncfx/53H8f+dx/H/lsTw/3627P98tez/fLXs/3y17P98tez/kMDv&#13;&#10;//H3/f//////////////////////////////////////////////////////6PL8/3y17P98tez/&#13;&#10;fLXs/3y17P+TwfD/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v7/&#13;&#10;fLXs/3y17P98tez/fLXs/5rG8P+dx/H/ncfx/53H8f+dx/H/ncfx/53H8f+dx/H/ncfx/53H8f+d&#13;&#10;x/H/mcXx/4C37P98tez/fLXs/3y17P98tez/iLzt/+nz/P//////////////////////////////&#13;&#10;//////////////////+iyvH/fLXs/3y17P98tez/grjt/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rh9/98tez/fLXs/3y17P+CuOz/ncfx/53H8f+dx/H/ncfx&#13;&#10;/53H8f+dx/H/ncfx/53H8f+dx/H/ncfx/53H8f+dx/H/m8bx/4O47f98tez/fLXs/3y17P98tez/&#13;&#10;grjt/9zr+v//////////////////////////////////////5PD7/3y17P98tez/fLXs/3y17P+V&#13;&#10;w/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srx/3y17P98&#13;&#10;tez/fLXs/42+7/+dx/H/ncfx/53H8f+dx/H/ncfx/53H8f+dx/H/ncfx/53H8f+dx/H/ncfx/53H&#13;&#10;8f+dx/H/ncfx/4W67f98tez/fLXs/3y17P98tez/fLXs/9Dl+P//////////////////////////&#13;&#10;//////+axvD/fLXs/3y17P98tez/hbnt/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8//98tez/fLXs/3y17P98tez/l8Px/53H8f+dx/H/ncfx/53H8f+dx/H/&#13;&#10;ncfx/53H8f+dx/H/ncfx/53H8f+dx/H/ncfx/53H8f+dx/H/ncfx/4q97f98tez/fLXs/3y17P98&#13;&#10;tez/fLXs/73a9f//////////////////////2ur6/3y17P98tez/fLXs/3y17P+XxP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ef5/3y17P98tez/fLXs/362&#13;&#10;7P+dx/H/ncfx/53H8f+dx/H/ncfx/53H8f+dx/H/ncfx/53H8f+dx/H/ncfx/53H8f+dx/H/ncfx&#13;&#10;/53H8f+dx/H/ncfx/5C/7/98tez/fLXs/3y17P98tez/fLXs/6rP8/////////////////+Twu//&#13;&#10;fLXs/3y17P98tez/h7vt/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s0PP/fLXs/3y17P98tez/irzu/53H8f+dx/H/ncfx/53H8f+dx/H/ncfx/53H8f+d&#13;&#10;x/H/ncfx/53H8f+dx/H/ncfx/53H8f+dx/H/ncfx/53H8f+dx/H/ncfx/5PC8P98tez/fLXs/3y1&#13;&#10;7P98tez/fLXs/5/I8f/4+/7/0+b5/3y17P98tez/fLXs/3y17P+Zxf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W67f98tez/fLXs/3y17P+Vw/D/ncfx&#13;&#10;/53H8f+dx/H/ncfx/53H8f+dx/H/ncfx/53H8f+dx/H/ncfx/53H8f+dx/H/ncfx/53H8f+dx/H/&#13;&#10;ncfx/53H8f+dx/H/ncfx/5bD8P9+tuz/fLXs/3y17P98tez/fLXs/5TC7/+Ov+7/fLXs/3y17P98&#13;&#10;tez/ibzt/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13;&#10;7fv/fLXs/3y17P98tez/frbs/53H8f+dx/H/ncfx/53H8f+dx/H/ncfx/53H8f+dx/H/ncfx/53H&#13;&#10;8f+dx/H/ncfx/53H8f+dx/H/ncfx/53H8f+dx/H/ncfx/53H8f+dx/H/ncfx/5nF8f9/t+z/fLXs&#13;&#10;/3y17P98tez/fLXs/3y17P98tez/fLXs/3y17P+axf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bW9P98tez/fLXs/3y17P+Hu+3/ncfx/53H8f+dx/H/&#13;&#10;ncfx/53H8f+dx/H/ncfx/53H8f+dx/H/ncfx/53H8f+dx/H/ncfx/53H8f+dx/H/ncfx/53H8f+d&#13;&#10;x/H/ncfx/53H8f+dx/H/ncfx/5vF8f+DuO3/fLXs/3y17P98tez/fLXs/3y17P98tez/irzu/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b7u/3y1&#13;&#10;7P98tez/fLXs/5LB8P+dx/H/ncfx/53H8f+dx/H/ncfx/53H8f+dx/H/ncfx/53H8f+dx/H/ncfx&#13;&#10;/53H8f+dx/H/ncfx/53H8f+dx/H/ncfx/53H8f+dx/H/ncfx/53H8f+dx/H/ncfx/5zG8v+Guu3/&#13;&#10;fLXs/3y17P98tez/fLXs/3217P+axv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P98tez/fLXs/3y17P98tez/nMfx/53H8f+dx/H/ncfx/53H8f+d&#13;&#10;x/H/ncfx/53H8f+dx/H/ncfx/53H8f+dx/H/ncfx/53H8f+dx/H/ncfx/53H8f+dx/H/ncfx/53H&#13;&#10;8f+dx/H/ncfx/53H8f+dx/H/ncfx/53H8f+JvO7/fLXs/3y17P98tez/jb7v/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Nv2/3y17P98tez/fLXs&#13;&#10;/4W57f+dx/H/ncfx/53H8f+dx/H/ncfx/53H8f+dx/H/ncfx/53H8f+dx/H/ncfx/53H8f+dx/H/&#13;&#10;ncfx/53H8f+dx/H/ncfx/53H8f+dx/H/ncfx/53H8f+dx/H/ncfx/53H8f+dx/H/ncfx/53H8f+P&#13;&#10;wO//frbs/4e77v+cxvL/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xPD/fLXs/3y17P98tez/j8Dv/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8&#13;&#10;/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vj9/3y17P98tez/fLXs/3y17P+axvD/&#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4ff/fLXs/3y17P98tez/grjs/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LK8f98tez/fLXs/3y17P+Nvu//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P//fLXs&#13;&#10;/3y17P98tez/fLXs/5fD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Tn+f98tez/fLXs/3y17P9+tuz/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NDz/3y17P98tez/&#13;&#10;fLXs/4m97v+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ue3/fLXs/3y17P98tez/lcPw/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37/3y17P98tez/fLXs/3627P+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1vT/fLXs/3y17P98tez/h7vu/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y+7v98tez/fLXs/3y17P+SwfD/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8vz/&#13;&#10;fLXs/3y17P98tez/fLXs/5zG8v+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Db9v98tez/fLXs/3y17P+Fue3/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8Tw/3y17P98&#13;&#10;tez/fLXs/5C/7/+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4/f98tez/fLXs/3y17P98tez/msbw/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uH3/3y17P98tez/fLXs/4K4&#13;&#10;7P+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yvH/fLXs/3y17P98tez/jb/v/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z//3y17P98tez/fLXs/3y17P+XxP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13;&#10;5/n/fLXs/3y17P98tez/frbs/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Q8/98tez/fLXs/3y17P+KvO3/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g7nt/3y1&#13;&#10;7P98tez/fLXs/5XD8P+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7s+v98tez/fLXs/3y17P9+tuz/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dX0/3y17P98tez/fLXs&#13;&#10;/4e77v+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vu7/fLXs/3y17P98tez/ksHw/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PL8/3y17P98tez/fLXs/3y17P+cxvL/&#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2/b/fLXs/3y17P98tez/hbnt/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fE8P98tez/fLXs/3y17P+Qv+//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P3/fLXs&#13;&#10;/3y17P98tez/fLXs/5rG8P+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rh9/98tez/fLXs/3y17P+CuO3/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crx/3y17P98tez/&#13;&#10;fLXs/42/7/+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8//98tez/fLXs/3y17P98tez/l8T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Of5/3y17P98tez/fLXs/3627P+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z/P/fLXs/3y17P98tez/irzt/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O57f98tez/fLXs/3y17P+UwvD/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e7Pr/&#13;&#10;fLXs/3y17P98tez/frbs/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XV9P98tez/fLXs/3y17P+Hu+7/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Lzt/3y17P98&#13;&#10;tez/fLXs/5LB8P+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y/P98tez/fLXs/3y17P98tez/nMby/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9v2/3y17P98tez/fLXs/4W6&#13;&#10;7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xPD/fLXs/3y17P98tez/j8Dv/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vj9/3y17P98tez/fLXs/3y17P+axvD/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13;&#10;4ff/fLXs/3y17P98tez/g7jt/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HK8f98tez/fLXs/3y17P+Nv+//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P//fLXs/3y1&#13;&#10;7P98tez/fLXs/5fE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m+f98tez/fLXs/3y17P9+tuz/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8/z/3y17P98tez/fLXs&#13;&#10;/4q87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ue3/fLXs/3y17P98tez/lcLw/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ez6/3y17P98tez/fLXs/3627P+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1fT/fLXs/3y17P98tez/h7vu/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i87f98tez/fLXs/3y17P+SwvD/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8vz/fLXs&#13;&#10;/3y17P98tez/fLXs/5zG8v+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b9v98tez/fLXs/3y17P+Fuu3/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sTw/3y17P98tez/&#13;&#10;fLXs/5DA7/+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v6/5XD7/98tez/fLXs/3y17P98tez/msb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PD7/57I8f98tez/fLXs/3y17P98tez/fLXs/4O47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T8/6XM8v98tez/fLXs&#13;&#10;/3y17P98tez/fLXs/3y17P98tez/kcHw/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vj9/6/S8/98tez/fLXs/3y17P98tez/fLXs/3y17P98tez/gLfs/5LB8P+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r+/7fW9f+At+z/fLXs/3y17P98tez/fLXs/3y17P98tez/&#13;&#10;f7fs/5HB8P+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3//8Db9v+Due3/fLXs/3y1&#13;&#10;7P98tez/fLXs/3y17P98tez/frbs/4+/7/+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ng9/+IvO3/fLXs/3y17P98tez/fLXs/3y17P98tez/fbXs/42/7/+bx/L/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Hl+P+Ov+7/fLXs/3y17P98tez/fLXs/3y17P98tez/fbXr&#13;&#10;/4u+7v+bxv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rq+v+Uw+//fLXs/3y17P98&#13;&#10;tez/fLXs/3y17P98tez/fLXs/4q87f+bxf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v+/+cx/D/fLXs/3y17P98tez/fLXs/3y17P98tez/fLXs/4m87f+Zxf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&#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H4Pf/fLXs/3y17P98tez/fLXs/3y17P98tez/fLXs/4S67f+WxPD/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vP8/3y17P98tez/fLXs/3y17P98tez/fLXs/4K47P+V&#13;&#10;w/D/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2fX/fLXs&#13;&#10;/3y17P98tez/fLXs/4G47f+SwvD/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DA7/98tez/fLXs/3y17P+Nvu//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8/z/fLXs/3y17P98tez/&#13;&#10;fLXs/5vG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3a9f98tez/fLXs/3y17P+Fuu3/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7/u/3y17P98tez/fLXs/5HB7/+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z/P98tez/fLXs/3y17P98tez/m8b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Nn1/3y17P98tez/fLXs/4W67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v+7/&#13;&#10;fLXs/3y17P98tez/kcHv/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PL8/3y17P98tez/fLXs/3y17P+bxv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2fX/fLXs/3y17P98&#13;&#10;tez/hbrt/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v98tez/fLXs/3y17P+SwO//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8vz/fLXs/3y17P98tez/fLXs/5vG&#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zZ9f98tez/fLXs/3y17P+Fuu3/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7/u/3y17P98tez/fLXs/5LA7/+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y/P98&#13;&#10;tez/fLXs/3y17P98tez/m8b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Nn1/3y17P98tez/fLXs/4a67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v+7/fLXs/3y1&#13;&#10;7P98tez/ksDv/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PL8/3y17P98tez/fLXs/3y17P+bxv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2fX/fLXs/3y17P98tez/hrrt&#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v98tez/fLXs/3y17P+SwO//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8vz/fLXs/3y17P98tez/fLXs/5vG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zZ&#13;&#10;9f98tez/fLXs/3y17P+Guu3/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7/u/3y17P98tez/fLXs/5LA7/+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y/P98tez/fLXs&#13;&#10;/3y17P98tez/m8b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Nn1/3y17P98tez/fLXs/4a67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v+7/fLXs/3y17P98tez/&#13;&#10;kcHv/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PL8/3y17P98tez/fLXs/3y17P+bxv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2fX/fLXs/3y17P98tez/hrrt/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v98tez/fLXs/3y17P+Rwe//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8vz/fLXs/3y17P98tez/fLXs/5vG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zZ9f98tez/&#13;&#10;fLXs/3y17P+Fuu3/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7/u/3y17P98tez/fLXs/5HB7/+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y/P98tez/fLXs/3y17P98&#13;&#10;tez/m8b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9n1/3y17P98tez/fLXs/4W67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v+7/fLXs/3y17P98tez/kcHv/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PL8/3y17P98tez/fLXs/3y17P+bxv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2fX/fLXs/3y17P98tez/hbrt/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v98&#13;&#10;tez/fLXs/3y17P+Swe//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8vz/fLXs/3y17P98tez/fLXs/5vG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Z9f98tez/fLXs/3y1&#13;&#10;7P+Fuu3/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7/u/3y17P98tez/fLXs/5LB7/+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y/P98tez/fLXs/3y17P98tez/m8b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9n1/3y17P98tez/fLXs/4a67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v+7/fLXs/3y17P98tez/ksHv/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L8/3y1&#13;&#10;7P98tez/fLXs/3y17P+bxv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2fX/fLXs/3y17P98tez/hrrt/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7v98tez/fLXs&#13;&#10;/3y17P+Swe//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8vz/fLXs/3y17P98tez/fLXs/5vG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8&#13;&#10;/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Z9f98tez/fLXs/3y17P+Guu3/&#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7/u/3y17P98tez/fLXs/5LB7/+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x/P98tez/fLXs/3y17P98tez/m8b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9n1&#13;&#10;/3y17P98tez/fLXs/4a67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ve7/fLXs/3y17P98tez/kcHv/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H8/3y17P98tez/&#13;&#10;fLXs/3y17P+bxv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2fX/fLXs/3y17P98tez/hrrt/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u97v98tez/fLXs/3y17P+R&#13;&#10;we//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8fz/fLXs/3y17P98tez/fLXs/5vH8v+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Z9f98tez/fLXs/3y17P+Guu3/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73u/3y17P98tez/fLXs/5HB7/+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x/P98tez/fLXs/3y17P98tez/m8fy/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tj1/3y17P98&#13;&#10;tez/fLXs/4a67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ve7/fLXs/3y17P98tez/kcHv/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H8/3y17P98tez/fLXs/3y1&#13;&#10;7P+bx/L/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2PX/fLXs/3y17P98tez/hrrt/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u97v98tez/fLXs/3y17P+Rwe//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13;&#10;8fz/fLXs/3y17P98tez/fLXs/5vH8v+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rY9f98tez/fLXs/3y17P+Guu3/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i73u/3y1&#13;&#10;7P98tez/fLXs/5LB8P+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x/P98tez/fLXs/3y17P98tez/m8fy/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utj1/3y17P98tez/fLXs&#13;&#10;/4a77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z9////////////////////////////////////////////////////////////////////////&#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P//0OX4/6bN8v+Eue3/fLXs/3y17P98tez/kcHv/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9///V5/n/qM7y/3y17P98tez/fLXs/3y17P98tez/fLXs/3y17P+c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&#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bx/H/kMDw/42+7/+Nv+//jr/v/46/7/+Ov+//j7/w&#13;&#10;/4+/7/+PwO//kL/v/4/A7/+QwPD/kcHw/5HB8P+SwO//kcHv/5LB8P+SwvD/ksHw/5PB8P+Twu//&#13;&#10;k8Lw/5TD8P+UwvD/lcLw/5fE8f+b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lsTw/5HB7/+Ov/D/i77u/4i87f+Fuu3/g7jt/4C37P9+tuz/fLXs/3y1&#13;&#10;7P98tez/fLXs/3y17P98tez/fLXs/3y17P98tez/fLXs/3y17P98tez/fLXs/3y17P98tez/fLXs&#13;&#10;/3y17P98tez/fLXs/3y17P+CuO3/i73u/5TC8P+c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vH8f+SwfD/ibzu/3+27P98&#13;&#10;tez/fLXs/3y17P98tez/fLXs/3y17P98tez/fLXs/3y17P98tez/fLXs/4e77f+t0fP/r9Lz/6XM&#13;&#10;8v+Vw+//hLnt/3y17P98tez/fLXs/3y17P98tez/fLXs/3y17P98tez/fLXs/3y17P98tez/fLXs&#13;&#10;/3y17P98tez/fLXs/3y17P98tez/fLXs/3y17P98tez/fLXs/3y17P9+tez/hLrt/4q97f+QwPD/&#13;&#10;lsPw/5z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mcXx/5fE8f+UwvD/ksDv/4+/8P+Lvu7/ibzt/4a67f+D&#13;&#10;ue3/gLfs/3627P98tez/fLXs/3y17P98tez/gbjt/4q87v+TwfD/m8b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fE8P+PwPD/hrrt/3216/98tez/fLXs/3y17P98tez/&#13;&#10;fLXs/3y17P98tez/fLXs/3y17P98tez/fLXs/3y17P98tez/fLXs/3y17P98tez/fLXs/3y17P98&#13;&#10;tez/fLXs/3y17P98tez/fLXs/3y17P98tez/fLXs/3y17P98tez/frbs/4K47f+Huu3/i73u/5DA&#13;&#10;8P+UwvD/msbw/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axfH/lsTx/5fE8P+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bD8f+Lve7/grjt/3y17P98tez/fLXs/3y17P98tez/fLXs/3y17P98tez/fLXs&#13;&#10;/3y17P98tez/fLXs/3y17P98tez/fLXs/3y17P98tez/fLXs/3+37P+Duez/iLvt/42+7/+SwfD/&#13;&#10;lsTw/5rG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m8bx/5LC8P+J&#13;&#10;vO7/f7fs/3y17P98tez/fLXs/3y17P98tez/fLXs/3y17P+Bt+3/hbnt/4q87f+Pv+//k8Lv/5jE&#13;&#10;8P+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l8Tw/4/A7/+Nvu//kMDw/5XD8f+axf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13;&#10;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7v/ZmZm/2ZmZv/Ozs7/////////////////////&#13;&#10;/7q6uv9mZmb/ZmZm/8vL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P9p&#13;&#10;aWn/ZmZm/5GRkf//////////////////////g4OD/2ZmZv9sbG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mZmf9mZmb/ZmZm/9fX1////////////8PDw/9mZmb/&#13;&#10;ZmZm/6Wlp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X1/3Fx&#13;&#10;cf9mZmb/ZmZm/35+fv97e3v/ZmZm/2ZmZv93d3f/+fn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X1/3Z2dv9mZmb/ZmZm/2ZmZv9mZmb/fn5+//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s7P+3t7f/vLy8//Pz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9" o:spid="_x0000_s1027" type="#_x0000_t75" style="position:absolute;left:-126;top:-1450;width:35998;height:1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" stroked="t" strokecolor="black [3213]">
                  <v:imagedata r:id="rId20" o:title=""/>
                  <v:path arrowok="t"/>
                  <o:lock v:ext="edit" aspectratio="f"/>
                </v:shape>
                <v:shapetype id="_x0000_t202" coordsize="21600,21600" o:spt="202" path="m,l,21600r21600,l21600,xe">
                  <v:stroke joinstyle="miter"/>
                  <v:path gradientshapeok="t" o:connecttype="rect"/>
                </v:shapetype>
                <v:shape id="Text Box 62" o:spid="_x0000_s1028" type="#_x0000_t202" style="position:absolute;top:18535;width:35998;height:25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2ek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" stroked="f">
                  <v:textbox style="mso-fit-shape-to-text:t" inset="0,0,0,0">
                    <w:txbxContent>
                      <w:p w14:paraId="6A8BA00F" w14:textId="0C61EDF3" w:rsidR="001A1B00" w:rsidRPr="00EE2415" w:rsidRDefault="001A1B00" w:rsidP="001A1B00">
                        <w:pPr>
                          <w:pStyle w:val="Caption"/>
                        </w:pPr>
                        <w:bookmarkStart w:id="4" w:name="_Toc19374186"/>
                        <w:bookmarkStart w:id="5" w:name="_Toc19374653"/>
                        <w:r>
                          <w:t xml:space="preserve">Figure </w:t>
                        </w:r>
                        <w:r>
                          <w:fldChar w:fldCharType="begin"/>
                        </w:r>
                        <w:r>
                          <w:instrText xml:space="preserve"> SEQ Figure \* ARABIC </w:instrText>
                        </w:r>
                        <w:r>
                          <w:fldChar w:fldCharType="separate"/>
                        </w:r>
                        <w:r w:rsidR="00AD11D9">
                          <w:rPr>
                            <w:noProof/>
                          </w:rPr>
                          <w:t>1</w:t>
                        </w:r>
                        <w:r>
                          <w:fldChar w:fldCharType="end"/>
                        </w:r>
                        <w:r>
                          <w:t xml:space="preserve">: </w:t>
                        </w:r>
                        <w:r w:rsidRPr="0090682C">
                          <w:t>FAO Stat data (http://www.factfish.com)</w:t>
                        </w:r>
                        <w:bookmarkEnd w:id="4"/>
                        <w:bookmarkEnd w:id="5"/>
                      </w:p>
                    </w:txbxContent>
                  </v:textbox>
                </v:shape>
                <w10:wrap type="square"/>
              </v:group>
            </w:pict>
          </mc:Fallback>
        </mc:AlternateContent>
      </w:r>
      <w:r w:rsidRPr="006158B0">
        <w:rPr>
          <w:noProof/>
        </w:rPr>
        <mc:AlternateContent>
          <mc:Choice Requires="wpg">
            <w:drawing>
              <wp:anchor distT="0" distB="0" distL="114300" distR="114300" simplePos="0" relativeHeight="251680768" behindDoc="0" locked="0" layoutInCell="1" allowOverlap="1" wp14:anchorId="0DBB19E5" wp14:editId="57823875">
                <wp:simplePos x="0" y="0"/>
                <wp:positionH relativeFrom="column">
                  <wp:posOffset>2169335</wp:posOffset>
                </wp:positionH>
                <wp:positionV relativeFrom="paragraph">
                  <wp:posOffset>49924</wp:posOffset>
                </wp:positionV>
                <wp:extent cx="3599815" cy="2048970"/>
                <wp:effectExtent l="12700" t="12700" r="6985" b="0"/>
                <wp:wrapSquare wrapText="bothSides"/>
                <wp:docPr id="64" name="Group 64"/>
                <wp:cNvGraphicFramePr/>
                <a:graphic xmlns:a="http://schemas.openxmlformats.org/drawingml/2006/main">
                  <a:graphicData uri="http://schemas.microsoft.com/office/word/2010/wordprocessingGroup">
                    <wpg:wgp>
                      <wpg:cNvGrpSpPr/>
                      <wpg:grpSpPr>
                        <a:xfrm>
                          <a:off x="0" y="0"/>
                          <a:ext cx="3599815" cy="2048970"/>
                          <a:chOff x="0" y="0"/>
                          <a:chExt cx="3599815" cy="2048970"/>
                        </a:xfrm>
                      </wpg:grpSpPr>
                      <pic:pic xmlns:pic="http://schemas.openxmlformats.org/drawingml/2006/picture">
                        <pic:nvPicPr>
                          <pic:cNvPr id="58" name="Picture 58"/>
                          <pic:cNvPicPr>
                            <a:picLocks/>
                          </pic:cNvPicPr>
                        </pic:nvPicPr>
                        <pic:blipFill>
                          <a:blip r:embed="rId21">
                            <a:extLst>
                              <a:ext uri="{28A0092B-C50C-407E-A947-70E740481C1C}">
                                <a14:useLocalDpi xmlns:a14="http://schemas.microsoft.com/office/drawing/2010/main" val="0"/>
                              </a:ext>
                            </a:extLst>
                          </a:blip>
                          <a:stretch>
                            <a:fillRect/>
                          </a:stretch>
                        </pic:blipFill>
                        <pic:spPr>
                          <a:xfrm>
                            <a:off x="0" y="0"/>
                            <a:ext cx="3599815" cy="1799590"/>
                          </a:xfrm>
                          <a:prstGeom prst="rect">
                            <a:avLst/>
                          </a:prstGeom>
                          <a:ln>
                            <a:solidFill>
                              <a:schemeClr val="tx1"/>
                            </a:solidFill>
                          </a:ln>
                        </pic:spPr>
                      </pic:pic>
                      <wps:wsp>
                        <wps:cNvPr id="63" name="Text Box 63"/>
                        <wps:cNvSpPr txBox="1"/>
                        <wps:spPr>
                          <a:xfrm>
                            <a:off x="0" y="1854025"/>
                            <a:ext cx="3599815" cy="194945"/>
                          </a:xfrm>
                          <a:prstGeom prst="rect">
                            <a:avLst/>
                          </a:prstGeom>
                          <a:solidFill>
                            <a:prstClr val="white"/>
                          </a:solidFill>
                          <a:ln>
                            <a:noFill/>
                          </a:ln>
                        </wps:spPr>
                        <wps:txbx>
                          <w:txbxContent>
                            <w:p w14:paraId="6310D1B9" w14:textId="48C2AA75" w:rsidR="001A1B00" w:rsidRPr="0082076B" w:rsidRDefault="001A1B00" w:rsidP="001A1B00">
                              <w:pPr>
                                <w:pStyle w:val="Caption"/>
                                <w:rPr>
                                  <w:noProof/>
                                </w:rPr>
                              </w:pPr>
                              <w:bookmarkStart w:id="4" w:name="_Toc19374187"/>
                              <w:bookmarkStart w:id="5" w:name="_Toc19374654"/>
                              <w:r>
                                <w:t xml:space="preserve">Figure </w:t>
                              </w:r>
                              <w:r>
                                <w:fldChar w:fldCharType="begin"/>
                              </w:r>
                              <w:r>
                                <w:instrText xml:space="preserve"> SEQ Figure \* ARABIC </w:instrText>
                              </w:r>
                              <w:r>
                                <w:fldChar w:fldCharType="separate"/>
                              </w:r>
                              <w:r w:rsidR="00AD11D9">
                                <w:rPr>
                                  <w:noProof/>
                                </w:rPr>
                                <w:t>2</w:t>
                              </w:r>
                              <w:r>
                                <w:fldChar w:fldCharType="end"/>
                              </w:r>
                              <w:r>
                                <w:t>:</w:t>
                              </w:r>
                              <w:r w:rsidRPr="00037E87">
                                <w:t xml:space="preserve"> Cassava Quantity in </w:t>
                              </w:r>
                              <w:r w:rsidR="00DB0B5F" w:rsidRPr="00037E87">
                                <w:t>Cambodia</w:t>
                              </w:r>
                              <w:r w:rsidRPr="00037E87">
                                <w:t xml:space="preserve"> (http://www.factfish.com)</w:t>
                              </w:r>
                              <w:bookmarkEnd w:id="4"/>
                              <w:bookmarkEnd w:id="5"/>
                            </w:p>
                            <w:p w14:paraId="3850AE40" w14:textId="3F7E15A3" w:rsidR="001A1B00" w:rsidRPr="002C26D0" w:rsidRDefault="001A1B00" w:rsidP="001A1B00">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DBB19E5" id="Group 64" o:spid="_x0000_s1029" style="position:absolute;left:0;text-align:left;margin-left:170.8pt;margin-top:3.95pt;width:283.45pt;height:161.35pt;z-index:251680768" coordsize="35998,204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">
                <v:shape id="Picture 58" o:spid="_x0000_s1030" type="#_x0000_t75" style="position:absolute;width:35998;height:1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" stroked="t" strokecolor="black [3213]">
                  <v:imagedata r:id="rId22" o:title=""/>
                  <v:path arrowok="t"/>
                  <o:lock v:ext="edit" aspectratio="f"/>
                </v:shape>
                <v:shape id="Text Box 63" o:spid="_x0000_s1031" type="#_x0000_t202" style="position:absolute;top:18540;width:35998;height:19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" stroked="f">
                  <v:textbox inset="0,0,0,0">
                    <w:txbxContent>
                      <w:p w14:paraId="6310D1B9" w14:textId="48C2AA75" w:rsidR="001A1B00" w:rsidRPr="0082076B" w:rsidRDefault="001A1B00" w:rsidP="001A1B00">
                        <w:pPr>
                          <w:pStyle w:val="Caption"/>
                          <w:rPr>
                            <w:noProof/>
                          </w:rPr>
                        </w:pPr>
                        <w:bookmarkStart w:id="8" w:name="_Toc19374187"/>
                        <w:bookmarkStart w:id="9" w:name="_Toc19374654"/>
                        <w:r>
                          <w:t xml:space="preserve">Figure </w:t>
                        </w:r>
                        <w:r>
                          <w:fldChar w:fldCharType="begin"/>
                        </w:r>
                        <w:r>
                          <w:instrText xml:space="preserve"> SEQ Figure \* ARABIC </w:instrText>
                        </w:r>
                        <w:r>
                          <w:fldChar w:fldCharType="separate"/>
                        </w:r>
                        <w:r w:rsidR="00AD11D9">
                          <w:rPr>
                            <w:noProof/>
                          </w:rPr>
                          <w:t>2</w:t>
                        </w:r>
                        <w:r>
                          <w:fldChar w:fldCharType="end"/>
                        </w:r>
                        <w:r>
                          <w:t>:</w:t>
                        </w:r>
                        <w:r w:rsidRPr="00037E87">
                          <w:t xml:space="preserve"> </w:t>
                        </w:r>
                        <w:r w:rsidRPr="00037E87">
                          <w:t xml:space="preserve">Cassava Quantity in </w:t>
                        </w:r>
                        <w:r w:rsidR="00DB0B5F" w:rsidRPr="00037E87">
                          <w:t>Cambodia</w:t>
                        </w:r>
                        <w:r w:rsidRPr="00037E87">
                          <w:t xml:space="preserve"> (http://www.factfish.com)</w:t>
                        </w:r>
                        <w:bookmarkEnd w:id="8"/>
                        <w:bookmarkEnd w:id="9"/>
                      </w:p>
                      <w:p w14:paraId="3850AE40" w14:textId="3F7E15A3" w:rsidR="001A1B00" w:rsidRPr="002C26D0" w:rsidRDefault="001A1B00" w:rsidP="001A1B00">
                        <w:pPr>
                          <w:pStyle w:val="Caption"/>
                          <w:rPr>
                            <w:noProof/>
                          </w:rPr>
                        </w:pPr>
                      </w:p>
                    </w:txbxContent>
                  </v:textbox>
                </v:shape>
                <w10:wrap type="square"/>
              </v:group>
            </w:pict>
          </mc:Fallback>
        </mc:AlternateContent>
      </w:r>
      <w:r w:rsidR="00967845" w:rsidRPr="006158B0">
        <w:t>Cassava production in Cambodia has undergone a massive boom over the past decade (</w:t>
      </w:r>
      <w:r w:rsidR="00967845" w:rsidRPr="006158B0">
        <w:rPr>
          <w:highlight w:val="yellow"/>
        </w:rPr>
        <w:t>Figure 1</w:t>
      </w:r>
      <w:r w:rsidR="00967845" w:rsidRPr="006158B0">
        <w:t xml:space="preserve">), the vast majority of which has </w:t>
      </w:r>
      <w:r w:rsidR="00423F1F" w:rsidRPr="006158B0">
        <w:t>been enabled by</w:t>
      </w:r>
      <w:r w:rsidR="00967845" w:rsidRPr="006158B0">
        <w:t xml:space="preserve"> </w:t>
      </w:r>
      <w:r w:rsidR="00E31815" w:rsidRPr="006158B0">
        <w:t>an</w:t>
      </w:r>
      <w:r w:rsidR="00967845" w:rsidRPr="006158B0">
        <w:t xml:space="preserve"> </w:t>
      </w:r>
      <w:r w:rsidR="00053D14">
        <w:t>astounding</w:t>
      </w:r>
      <w:r w:rsidR="00967845" w:rsidRPr="006158B0">
        <w:t xml:space="preserve"> expansion of </w:t>
      </w:r>
      <w:r w:rsidR="009F118A" w:rsidRPr="006158B0">
        <w:t>the total</w:t>
      </w:r>
      <w:r w:rsidR="00967845" w:rsidRPr="006158B0">
        <w:t xml:space="preserve"> area cultivated (</w:t>
      </w:r>
      <w:r w:rsidR="00967845" w:rsidRPr="006158B0">
        <w:rPr>
          <w:highlight w:val="yellow"/>
        </w:rPr>
        <w:t>Figure 2</w:t>
      </w:r>
      <w:r w:rsidR="00967845" w:rsidRPr="006158B0">
        <w:t>). This trend has come at the expense of marginal lands and forest</w:t>
      </w:r>
      <w:r w:rsidR="00BB20F8" w:rsidRPr="006158B0">
        <w:t>, with any visitor to Northwest Cambodia struck by the extent of expansion as well as</w:t>
      </w:r>
      <w:r w:rsidR="00053D14">
        <w:t xml:space="preserve"> by</w:t>
      </w:r>
      <w:r w:rsidR="00BB20F8" w:rsidRPr="006158B0">
        <w:t xml:space="preserve"> the utilisation of marginal lands</w:t>
      </w:r>
      <w:r w:rsidR="00967845" w:rsidRPr="006158B0">
        <w:t>. Explanation</w:t>
      </w:r>
      <w:r w:rsidR="000F7CC3" w:rsidRPr="006158B0">
        <w:t>s</w:t>
      </w:r>
      <w:r w:rsidR="00967845" w:rsidRPr="006158B0">
        <w:t xml:space="preserve"> for this trend </w:t>
      </w:r>
      <w:r w:rsidR="000F7CC3" w:rsidRPr="006158B0">
        <w:t>are</w:t>
      </w:r>
      <w:r w:rsidR="00967845" w:rsidRPr="006158B0">
        <w:t xml:space="preserve"> </w:t>
      </w:r>
      <w:r w:rsidR="000F7CC3" w:rsidRPr="006158B0">
        <w:t>inconclusive</w:t>
      </w:r>
      <w:r w:rsidR="00967845" w:rsidRPr="006158B0">
        <w:t xml:space="preserve">, though many argue that, ultimately, consumption </w:t>
      </w:r>
      <w:r w:rsidR="00DB0B5F" w:rsidRPr="006158B0">
        <w:t>patterns</w:t>
      </w:r>
      <w:r w:rsidR="00967845" w:rsidRPr="006158B0">
        <w:t xml:space="preserve"> in China tend to drive commodity prices in Cambodia, especially for animal feed products such as bitter cassava. </w:t>
      </w:r>
      <w:r w:rsidR="003A5589" w:rsidRPr="006158B0">
        <w:t>Like the pronounced increases of production and area</w:t>
      </w:r>
      <w:r w:rsidR="00053D14">
        <w:t xml:space="preserve"> dedicated to cassava</w:t>
      </w:r>
      <w:r w:rsidR="003A5589" w:rsidRPr="006158B0">
        <w:t>, price volatility is equally striking</w:t>
      </w:r>
      <w:r w:rsidR="000F7CC3" w:rsidRPr="006158B0">
        <w:t xml:space="preserve">, though information of farmgate prices </w:t>
      </w:r>
      <w:r w:rsidR="00053D14">
        <w:t>received by</w:t>
      </w:r>
      <w:r w:rsidR="000F7CC3" w:rsidRPr="006158B0">
        <w:t xml:space="preserve"> farmers is unknown</w:t>
      </w:r>
      <w:r w:rsidR="002E0210" w:rsidRPr="006158B0">
        <w:t xml:space="preserve"> (see below for the extreme variability amongst the sampled farmers)</w:t>
      </w:r>
      <w:r w:rsidR="003A5589" w:rsidRPr="006158B0">
        <w:t xml:space="preserve">. </w:t>
      </w:r>
    </w:p>
    <w:p w14:paraId="76119636" w14:textId="1BBC8BDB" w:rsidR="00422DD9" w:rsidRPr="006158B0" w:rsidRDefault="00422DD9" w:rsidP="00C62909"/>
    <w:p w14:paraId="0A951350" w14:textId="1DE5191A" w:rsidR="00F7576C" w:rsidRPr="006158B0" w:rsidRDefault="00FB2549" w:rsidP="00C62909">
      <w:r w:rsidRPr="006158B0">
        <w:t xml:space="preserve">The baseline survey </w:t>
      </w:r>
      <w:r w:rsidR="00037839" w:rsidRPr="006158B0">
        <w:t xml:space="preserve">of ASEM/2013/003 </w:t>
      </w:r>
      <w:r w:rsidRPr="006158B0">
        <w:t xml:space="preserve">is most associated with </w:t>
      </w:r>
      <w:r w:rsidR="00F7576C" w:rsidRPr="006158B0">
        <w:t>Objective 1</w:t>
      </w:r>
      <w:r w:rsidR="007C39AC" w:rsidRPr="006158B0">
        <w:t>, wh</w:t>
      </w:r>
      <w:r w:rsidR="00037839" w:rsidRPr="006158B0">
        <w:t>i</w:t>
      </w:r>
      <w:r w:rsidR="007C39AC" w:rsidRPr="006158B0">
        <w:t>ch</w:t>
      </w:r>
      <w:r w:rsidR="002B1FF6" w:rsidRPr="006158B0">
        <w:t xml:space="preserve"> aims to</w:t>
      </w:r>
      <w:r w:rsidR="00F7576C" w:rsidRPr="006158B0">
        <w:t xml:space="preserve">: </w:t>
      </w:r>
      <w:r w:rsidR="00F7576C" w:rsidRPr="006158B0">
        <w:rPr>
          <w:i/>
        </w:rPr>
        <w:t>Determine farmer PSPs with reference to agricultural technologies and best practices</w:t>
      </w:r>
      <w:r w:rsidR="00F7576C" w:rsidRPr="006158B0">
        <w:t>.</w:t>
      </w:r>
      <w:r w:rsidR="00037839" w:rsidRPr="006158B0">
        <w:t xml:space="preserve"> Farmer PSPs is a conceptualisation used in to emphasise the assemblage of considerations that shape farmer awareness, intention, and practices. </w:t>
      </w:r>
      <w:r w:rsidR="007B2ADE" w:rsidRPr="006158B0">
        <w:t xml:space="preserve">It is also a response to the general focus on ‘barriers’ within the agricultural </w:t>
      </w:r>
      <w:r w:rsidR="00E31815" w:rsidRPr="006158B0">
        <w:t>literature</w:t>
      </w:r>
      <w:r w:rsidR="00321D53">
        <w:t>, which tends to</w:t>
      </w:r>
      <w:r w:rsidR="007B2ADE" w:rsidRPr="006158B0">
        <w:t xml:space="preserve"> focus on farmer practices </w:t>
      </w:r>
      <w:r w:rsidR="007B2ADE" w:rsidRPr="006158B0">
        <w:fldChar w:fldCharType="begin">
          <w:fldData xml:space="preserve">PEVuZE5vdGU+PENpdGU+PEF1dGhvcj5GbGVtaW5nPC9BdXRob3I+PFllYXI+MjAxMDwvWWVhcj48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</w:fldData>
        </w:fldChar>
      </w:r>
      <w:r w:rsidR="007B2ADE" w:rsidRPr="006158B0">
        <w:instrText xml:space="preserve"> ADDIN EN.CITE </w:instrText>
      </w:r>
      <w:r w:rsidR="007B2ADE" w:rsidRPr="006158B0">
        <w:fldChar w:fldCharType="begin">
          <w:fldData xml:space="preserve">PEVuZE5vdGU+PENpdGU+PEF1dGhvcj5GbGVtaW5nPC9BdXRob3I+PFllYXI+MjAxMDwvWWVhcj48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</w:fldData>
        </w:fldChar>
      </w:r>
      <w:r w:rsidR="007B2ADE" w:rsidRPr="006158B0">
        <w:instrText xml:space="preserve"> ADDIN EN.CITE.DATA </w:instrText>
      </w:r>
      <w:r w:rsidR="007B2ADE" w:rsidRPr="006158B0">
        <w:fldChar w:fldCharType="end"/>
      </w:r>
      <w:r w:rsidR="007B2ADE" w:rsidRPr="006158B0">
        <w:fldChar w:fldCharType="separate"/>
      </w:r>
      <w:r w:rsidR="007B2ADE" w:rsidRPr="006158B0">
        <w:rPr>
          <w:noProof/>
        </w:rPr>
        <w:t>(Azam, Imai, &amp; Gaiha, 2012; Fleming &amp; Vanclay, 2010; Le Dang, Li, Bruwer, &amp; Nuberg, 2014)</w:t>
      </w:r>
      <w:r w:rsidR="007B2ADE" w:rsidRPr="006158B0">
        <w:fldChar w:fldCharType="end"/>
      </w:r>
      <w:r w:rsidR="000E5462" w:rsidRPr="006158B0">
        <w:t xml:space="preserve">, and the need </w:t>
      </w:r>
      <w:r w:rsidR="000E5462" w:rsidRPr="006158B0">
        <w:lastRenderedPageBreak/>
        <w:t>to extend consideration beyond barriers to the solutions and capacities of farmers</w:t>
      </w:r>
      <w:r w:rsidR="007B2ADE" w:rsidRPr="006158B0">
        <w:t>.</w:t>
      </w:r>
      <w:r w:rsidR="002B1FF6" w:rsidRPr="006158B0">
        <w:t xml:space="preserve"> </w:t>
      </w:r>
      <w:r w:rsidR="007B2ADE" w:rsidRPr="006158B0">
        <w:t>O</w:t>
      </w:r>
      <w:r w:rsidR="007A6E70" w:rsidRPr="006158B0">
        <w:t>bjective</w:t>
      </w:r>
      <w:r w:rsidR="007B2ADE" w:rsidRPr="006158B0">
        <w:t xml:space="preserve"> 1</w:t>
      </w:r>
      <w:r w:rsidR="007A6E70" w:rsidRPr="006158B0">
        <w:t xml:space="preserve"> is oriented around three research questions:</w:t>
      </w:r>
    </w:p>
    <w:p w14:paraId="4277F28B" w14:textId="77777777" w:rsidR="007A6E70" w:rsidRPr="006158B0" w:rsidRDefault="007A6E70" w:rsidP="00C62909">
      <w:pPr>
        <w:pStyle w:val="ListParagraph"/>
      </w:pPr>
      <w:r w:rsidRPr="006158B0">
        <w:rPr>
          <w:b/>
        </w:rPr>
        <w:t>Research Question 1</w:t>
      </w:r>
      <w:r w:rsidRPr="006158B0">
        <w:t xml:space="preserve">: What problems do farmers perceive, what do farmers think </w:t>
      </w:r>
      <w:r w:rsidRPr="006158B0">
        <w:rPr>
          <w:i/>
        </w:rPr>
        <w:t>should</w:t>
      </w:r>
      <w:r w:rsidRPr="006158B0">
        <w:t xml:space="preserve"> be done, what do farmers think </w:t>
      </w:r>
      <w:r w:rsidRPr="006158B0">
        <w:rPr>
          <w:i/>
        </w:rPr>
        <w:t>can</w:t>
      </w:r>
      <w:r w:rsidRPr="006158B0">
        <w:t xml:space="preserve"> be done by whom (i.e., farmer PSPs)?</w:t>
      </w:r>
    </w:p>
    <w:p w14:paraId="0EA08887" w14:textId="77777777" w:rsidR="007A6E70" w:rsidRPr="006158B0" w:rsidRDefault="007A6E70" w:rsidP="00C62909">
      <w:pPr>
        <w:pStyle w:val="ListParagraph"/>
      </w:pPr>
      <w:r w:rsidRPr="006158B0">
        <w:rPr>
          <w:b/>
        </w:rPr>
        <w:t>Research Question 2</w:t>
      </w:r>
      <w:r w:rsidRPr="006158B0">
        <w:t>: Which agricultural technologies do farmers identify as part of their PSPs and why?</w:t>
      </w:r>
    </w:p>
    <w:p w14:paraId="3FA26834" w14:textId="77777777" w:rsidR="007A6E70" w:rsidRPr="006158B0" w:rsidRDefault="007A6E70" w:rsidP="00C62909">
      <w:pPr>
        <w:pStyle w:val="ListParagraph"/>
      </w:pPr>
      <w:r w:rsidRPr="006158B0">
        <w:rPr>
          <w:b/>
        </w:rPr>
        <w:t>Research Question 3</w:t>
      </w:r>
      <w:r w:rsidRPr="006158B0">
        <w:t>: How and why do farmer PSPs differ with regard to sub-groupings (i.e., small, medium, large, poor, marginalised, and female-headed).</w:t>
      </w:r>
    </w:p>
    <w:p w14:paraId="3D50090C" w14:textId="7F5E9667" w:rsidR="007A6E70" w:rsidRPr="006158B0" w:rsidRDefault="007B2ADE" w:rsidP="00C62909">
      <w:r w:rsidRPr="006158B0">
        <w:t xml:space="preserve">These research questions are </w:t>
      </w:r>
      <w:r w:rsidR="004450FD">
        <w:t xml:space="preserve">both </w:t>
      </w:r>
      <w:r w:rsidRPr="006158B0">
        <w:t xml:space="preserve">directly (i.e., farmers asked directly about their problems-solutions and pathways for change) and indirectly (i.e., triangulated from their responses to multiple questions) explored </w:t>
      </w:r>
      <w:r w:rsidR="00381E14" w:rsidRPr="006158B0">
        <w:t xml:space="preserve">using </w:t>
      </w:r>
      <w:r w:rsidR="004450FD">
        <w:t>the baseline</w:t>
      </w:r>
      <w:r w:rsidR="00381E14" w:rsidRPr="006158B0">
        <w:t xml:space="preserve"> quantitative survey</w:t>
      </w:r>
      <w:r w:rsidR="00381E14" w:rsidRPr="006158B0">
        <w:rPr>
          <w:rStyle w:val="FootnoteReference"/>
        </w:rPr>
        <w:footnoteReference w:id="1"/>
      </w:r>
      <w:r w:rsidR="00BE35D4" w:rsidRPr="006158B0">
        <w:t>.</w:t>
      </w:r>
      <w:r w:rsidR="009B7F46" w:rsidRPr="006158B0">
        <w:t xml:space="preserve"> Research questions 1 &amp; 2 are answered in the conclusion</w:t>
      </w:r>
      <w:r w:rsidR="00196EB6" w:rsidRPr="006158B0">
        <w:t xml:space="preserve"> of this report.</w:t>
      </w:r>
    </w:p>
    <w:p w14:paraId="3B7D6CA4" w14:textId="77777777" w:rsidR="00CE1813" w:rsidRPr="006158B0" w:rsidRDefault="00CE1813" w:rsidP="00C62909"/>
    <w:p w14:paraId="55BDA452" w14:textId="77777777" w:rsidR="00F810EA" w:rsidRPr="006158B0" w:rsidRDefault="00F810EA" w:rsidP="00C62909">
      <w:pPr>
        <w:pStyle w:val="Heading1"/>
      </w:pPr>
      <w:bookmarkStart w:id="6" w:name="_Toc19374634"/>
      <w:r w:rsidRPr="006158B0">
        <w:t>Methodology</w:t>
      </w:r>
      <w:bookmarkEnd w:id="6"/>
    </w:p>
    <w:p w14:paraId="6755C856" w14:textId="599D5AE4" w:rsidR="00F87CB2" w:rsidRPr="006158B0" w:rsidRDefault="00DA25D9" w:rsidP="00C62909">
      <w:r w:rsidRPr="006158B0">
        <w:t>A quantitative survey of farmers was undertaken with the aim of establishing a baseline understanding of farmer perceptions of experienced problems, possible solutions, and preferred implementation pathways</w:t>
      </w:r>
      <w:r w:rsidR="00FC5CCC" w:rsidRPr="006158B0">
        <w:t xml:space="preserve"> (</w:t>
      </w:r>
      <w:r w:rsidR="004A3FA3" w:rsidRPr="006158B0">
        <w:t xml:space="preserve">i.e., </w:t>
      </w:r>
      <w:r w:rsidR="00FC5CCC" w:rsidRPr="006158B0">
        <w:t>PSPs)</w:t>
      </w:r>
      <w:r w:rsidRPr="006158B0">
        <w:t>.</w:t>
      </w:r>
      <w:r w:rsidR="00146DAE" w:rsidRPr="006158B0">
        <w:t xml:space="preserve"> In order to establish these perceptions, and in order to provide a basis for analysis and later comparison</w:t>
      </w:r>
      <w:r w:rsidR="004A3FA3" w:rsidRPr="006158B0">
        <w:t xml:space="preserve"> with qualitative data</w:t>
      </w:r>
      <w:r w:rsidR="00783D15">
        <w:t xml:space="preserve"> and follow-up surveys</w:t>
      </w:r>
      <w:r w:rsidR="00146DAE" w:rsidRPr="006158B0">
        <w:t>, the baseline survey sought basic household information in addition to farming-specific information.</w:t>
      </w:r>
      <w:r w:rsidRPr="006158B0">
        <w:t xml:space="preserve"> </w:t>
      </w:r>
    </w:p>
    <w:p w14:paraId="60F37052" w14:textId="4739F62F" w:rsidR="00F87CB2" w:rsidRPr="006158B0" w:rsidRDefault="00CC5F4E" w:rsidP="00C62909">
      <w:r w:rsidRPr="006158B0">
        <w:rPr>
          <w:noProof/>
        </w:rPr>
        <mc:AlternateContent>
          <mc:Choice Requires="wpg">
            <w:drawing>
              <wp:anchor distT="0" distB="0" distL="114300" distR="114300" simplePos="0" relativeHeight="251667456" behindDoc="0" locked="0" layoutInCell="1" allowOverlap="1" wp14:anchorId="796007AF" wp14:editId="19EE248F">
                <wp:simplePos x="0" y="0"/>
                <wp:positionH relativeFrom="column">
                  <wp:posOffset>2670210</wp:posOffset>
                </wp:positionH>
                <wp:positionV relativeFrom="paragraph">
                  <wp:posOffset>119122</wp:posOffset>
                </wp:positionV>
                <wp:extent cx="3095734" cy="2396030"/>
                <wp:effectExtent l="0" t="0" r="3175" b="4445"/>
                <wp:wrapSquare wrapText="bothSides"/>
                <wp:docPr id="69" name="Group 69"/>
                <wp:cNvGraphicFramePr/>
                <a:graphic xmlns:a="http://schemas.openxmlformats.org/drawingml/2006/main">
                  <a:graphicData uri="http://schemas.microsoft.com/office/word/2010/wordprocessingGroup">
                    <wpg:wgp>
                      <wpg:cNvGrpSpPr/>
                      <wpg:grpSpPr>
                        <a:xfrm>
                          <a:off x="0" y="0"/>
                          <a:ext cx="3095734" cy="2396030"/>
                          <a:chOff x="0" y="0"/>
                          <a:chExt cx="3095734" cy="2396030"/>
                        </a:xfrm>
                      </wpg:grpSpPr>
                      <pic:pic xmlns:pic="http://schemas.openxmlformats.org/drawingml/2006/picture">
                        <pic:nvPicPr>
                          <pic:cNvPr id="1" name="Picture 1" descr="https://farmerdecisionmaking.com/wp/wp-content/uploads/2018/08/ACIAR-Samlout-Case-Study-Location-1-1024x742.jp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20060" cy="2185670"/>
                          </a:xfrm>
                          <a:prstGeom prst="rect">
                            <a:avLst/>
                          </a:prstGeom>
                          <a:noFill/>
                          <a:ln>
                            <a:noFill/>
                          </a:ln>
                        </pic:spPr>
                      </pic:pic>
                      <wps:wsp>
                        <wps:cNvPr id="57" name="Text Box 57"/>
                        <wps:cNvSpPr txBox="1"/>
                        <wps:spPr>
                          <a:xfrm>
                            <a:off x="75674" y="2169335"/>
                            <a:ext cx="3020060" cy="226695"/>
                          </a:xfrm>
                          <a:prstGeom prst="rect">
                            <a:avLst/>
                          </a:prstGeom>
                          <a:solidFill>
                            <a:prstClr val="white"/>
                          </a:solidFill>
                          <a:ln>
                            <a:noFill/>
                          </a:ln>
                        </wps:spPr>
                        <wps:txbx>
                          <w:txbxContent>
                            <w:p w14:paraId="54FD1213" w14:textId="539839FB" w:rsidR="00BC3345" w:rsidRPr="00106C6B" w:rsidRDefault="00BC3345" w:rsidP="00BC3345">
                              <w:pPr>
                                <w:pStyle w:val="Caption"/>
                                <w:rPr>
                                  <w:noProof/>
                                </w:rPr>
                              </w:pPr>
                              <w:bookmarkStart w:id="7" w:name="_Toc19374188"/>
                              <w:bookmarkStart w:id="8" w:name="_Toc19374655"/>
                              <w:r>
                                <w:t xml:space="preserve">Figure </w:t>
                              </w:r>
                              <w:r>
                                <w:fldChar w:fldCharType="begin"/>
                              </w:r>
                              <w:r>
                                <w:instrText xml:space="preserve"> SEQ Figure \* ARABIC </w:instrText>
                              </w:r>
                              <w:r>
                                <w:fldChar w:fldCharType="separate"/>
                              </w:r>
                              <w:r w:rsidR="00AD11D9">
                                <w:rPr>
                                  <w:noProof/>
                                </w:rPr>
                                <w:t>3</w:t>
                              </w:r>
                              <w:r>
                                <w:fldChar w:fldCharType="end"/>
                              </w:r>
                              <w:r>
                                <w:t>:</w:t>
                              </w:r>
                              <w:r w:rsidRPr="00BC332F">
                                <w:t>ACIAR Samlout Case Study: Village Locations</w:t>
                              </w:r>
                              <w:bookmarkEnd w:id="7"/>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96007AF" id="Group 69" o:spid="_x0000_s1032" style="position:absolute;left:0;text-align:left;margin-left:210.25pt;margin-top:9.4pt;width:243.75pt;height:188.65pt;z-index:251667456" coordsize="30957,2396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">
                <v:shape id="Picture 1" o:spid="_x0000_s1033" type="#_x0000_t75" alt="https://farmerdecisionmaking.com/wp/wp-content/uploads/2018/08/ACIAR-Samlout-Case-Study-Location-1-1024x742.jpg" style="position:absolute;width:30200;height:218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">
                  <v:imagedata r:id="rId24" o:title="ACIAR-Samlout-Case-Study-Location-1-1024x742"/>
                </v:shape>
                <v:shape id="Text Box 57" o:spid="_x0000_s1034" type="#_x0000_t202" style="position:absolute;left:756;top:21693;width:30201;height:22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CV6pyAAAAOAAAAAPAAAAZHJzL2Rvd25yZXYueG1sRI9Pi8Iw&#13;&#10;FMTvC36H8IS9LJoqrCv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B0CV6pyAAAAOAA&#13;&#10;AAAPAAAAAAAAAAAAAAAAAAcCAABkcnMvZG93bnJldi54bWxQSwUGAAAAAAMAAwC3AAAA/AIAAAAA&#13;&#10;" stroked="f">
                  <v:textbox inset="0,0,0,0">
                    <w:txbxContent>
                      <w:p w14:paraId="54FD1213" w14:textId="539839FB" w:rsidR="00BC3345" w:rsidRPr="00106C6B" w:rsidRDefault="00BC3345" w:rsidP="00BC3345">
                        <w:pPr>
                          <w:pStyle w:val="Caption"/>
                          <w:rPr>
                            <w:noProof/>
                          </w:rPr>
                        </w:pPr>
                        <w:bookmarkStart w:id="13" w:name="_Toc19374188"/>
                        <w:bookmarkStart w:id="14" w:name="_Toc19374655"/>
                        <w:r>
                          <w:t xml:space="preserve">Figure </w:t>
                        </w:r>
                        <w:r>
                          <w:fldChar w:fldCharType="begin"/>
                        </w:r>
                        <w:r>
                          <w:instrText xml:space="preserve"> SEQ Figure \* ARABIC </w:instrText>
                        </w:r>
                        <w:r>
                          <w:fldChar w:fldCharType="separate"/>
                        </w:r>
                        <w:r w:rsidR="00AD11D9">
                          <w:rPr>
                            <w:noProof/>
                          </w:rPr>
                          <w:t>3</w:t>
                        </w:r>
                        <w:r>
                          <w:fldChar w:fldCharType="end"/>
                        </w:r>
                        <w:r>
                          <w:t>:</w:t>
                        </w:r>
                        <w:r w:rsidRPr="00BC332F">
                          <w:t>ACIAR Samlout Case Study: Village Locations</w:t>
                        </w:r>
                        <w:bookmarkEnd w:id="13"/>
                        <w:bookmarkEnd w:id="14"/>
                      </w:p>
                    </w:txbxContent>
                  </v:textbox>
                </v:shape>
                <w10:wrap type="square"/>
              </v:group>
            </w:pict>
          </mc:Fallback>
        </mc:AlternateContent>
      </w:r>
    </w:p>
    <w:p w14:paraId="7628D4E6" w14:textId="1F1D3252" w:rsidR="002012CC" w:rsidRPr="006158B0" w:rsidRDefault="00DA25D9" w:rsidP="00C62909">
      <w:r w:rsidRPr="006158B0">
        <w:t xml:space="preserve">The survey was delivered in 13 villages surrounding the two demonstration farms, with a random sample of </w:t>
      </w:r>
      <w:r w:rsidR="00A004DE" w:rsidRPr="006158B0">
        <w:t xml:space="preserve">406 cassava </w:t>
      </w:r>
      <w:r w:rsidRPr="006158B0">
        <w:t xml:space="preserve">farmers. The sample was established using the ‘village book’, which is a list of village members held by the village leader. This represents a problematic reliance on village leaders, but interactions with villagers require village leader permission and was therefore a necessary compromise. </w:t>
      </w:r>
    </w:p>
    <w:p w14:paraId="792D2FFF" w14:textId="26C61E24" w:rsidR="00811ABE" w:rsidRPr="006158B0" w:rsidRDefault="00811ABE" w:rsidP="00C62909"/>
    <w:p w14:paraId="1CEC9B81" w14:textId="3C12865D" w:rsidR="00F810EA" w:rsidRPr="006158B0" w:rsidRDefault="00F810EA" w:rsidP="00C62909">
      <w:pPr>
        <w:pStyle w:val="Heading2"/>
      </w:pPr>
      <w:bookmarkStart w:id="9" w:name="_Toc19374635"/>
      <w:r w:rsidRPr="006158B0">
        <w:t>Data Analysis</w:t>
      </w:r>
      <w:bookmarkEnd w:id="9"/>
    </w:p>
    <w:p w14:paraId="3C165910" w14:textId="0CA57DE5" w:rsidR="00146DAE" w:rsidRPr="006158B0" w:rsidRDefault="002012CC" w:rsidP="00C62909">
      <w:r w:rsidRPr="006158B0">
        <w:t>Statistical analysis was undertaken by Dr. Nicholas Read, a statistician hired by the project. He undertook significant time to ‘clean’ the data and to run the statistical analyses, which were made available to the research team.</w:t>
      </w:r>
    </w:p>
    <w:p w14:paraId="4063934E" w14:textId="77777777" w:rsidR="00700670" w:rsidRPr="006158B0" w:rsidRDefault="00700670" w:rsidP="00C62909"/>
    <w:p w14:paraId="4716DEAB" w14:textId="77777777" w:rsidR="00F810EA" w:rsidRPr="006158B0" w:rsidRDefault="00BF5CBC" w:rsidP="00C62909">
      <w:pPr>
        <w:pStyle w:val="Heading1"/>
      </w:pPr>
      <w:bookmarkStart w:id="10" w:name="_Toc19374636"/>
      <w:r w:rsidRPr="006158B0">
        <w:t>Findings</w:t>
      </w:r>
      <w:bookmarkEnd w:id="10"/>
    </w:p>
    <w:p w14:paraId="53691CF6" w14:textId="6D89F1D1" w:rsidR="00BF5CBC" w:rsidRPr="006158B0" w:rsidRDefault="009D7D9C" w:rsidP="00C62909">
      <w:r w:rsidRPr="006158B0">
        <w:t>The analysis is divided into 1</w:t>
      </w:r>
      <w:r w:rsidR="00C62909" w:rsidRPr="006158B0">
        <w:t>0</w:t>
      </w:r>
      <w:r w:rsidRPr="006158B0">
        <w:t xml:space="preserve"> sections: </w:t>
      </w:r>
    </w:p>
    <w:p w14:paraId="0288F737" w14:textId="43093171" w:rsidR="009D7D9C" w:rsidRPr="006158B0" w:rsidRDefault="009D7D9C" w:rsidP="00C62909">
      <w:pPr>
        <w:pStyle w:val="ListParagraph"/>
        <w:numPr>
          <w:ilvl w:val="0"/>
          <w:numId w:val="2"/>
        </w:numPr>
      </w:pPr>
      <w:r w:rsidRPr="006158B0">
        <w:t xml:space="preserve">Farm </w:t>
      </w:r>
      <w:r w:rsidR="007F0D07" w:rsidRPr="006158B0">
        <w:t>household</w:t>
      </w:r>
      <w:r w:rsidR="00AD2251" w:rsidRPr="006158B0">
        <w:t xml:space="preserve"> </w:t>
      </w:r>
      <w:r w:rsidRPr="006158B0">
        <w:t xml:space="preserve">profile: which presents the characteristics of the </w:t>
      </w:r>
      <w:r w:rsidR="00153181">
        <w:t>sampled</w:t>
      </w:r>
      <w:r w:rsidRPr="006158B0">
        <w:t xml:space="preserve"> households;</w:t>
      </w:r>
    </w:p>
    <w:p w14:paraId="5B80B765" w14:textId="49B4BC57" w:rsidR="009D7D9C" w:rsidRPr="006158B0" w:rsidRDefault="009D7D9C" w:rsidP="00C62909">
      <w:pPr>
        <w:pStyle w:val="ListParagraph"/>
        <w:numPr>
          <w:ilvl w:val="0"/>
          <w:numId w:val="2"/>
        </w:numPr>
      </w:pPr>
      <w:r w:rsidRPr="006158B0">
        <w:t xml:space="preserve">Land: which analyses different </w:t>
      </w:r>
      <w:r w:rsidR="00153181">
        <w:t xml:space="preserve">sizes, uses, and </w:t>
      </w:r>
      <w:r w:rsidRPr="006158B0">
        <w:t>types of land holdings amongst the sampled farmers;</w:t>
      </w:r>
    </w:p>
    <w:p w14:paraId="7408834B" w14:textId="77777777" w:rsidR="009D7D9C" w:rsidRPr="006158B0" w:rsidRDefault="009D7D9C" w:rsidP="00C62909">
      <w:pPr>
        <w:pStyle w:val="ListParagraph"/>
        <w:numPr>
          <w:ilvl w:val="0"/>
          <w:numId w:val="2"/>
        </w:numPr>
      </w:pPr>
      <w:r w:rsidRPr="006158B0">
        <w:t>Labour: which analyses reported labour types including on/off farm activities;</w:t>
      </w:r>
    </w:p>
    <w:p w14:paraId="05A1D0C8" w14:textId="77777777" w:rsidR="009D7D9C" w:rsidRPr="006158B0" w:rsidRDefault="009D7D9C" w:rsidP="00C62909">
      <w:pPr>
        <w:pStyle w:val="ListParagraph"/>
        <w:numPr>
          <w:ilvl w:val="0"/>
          <w:numId w:val="2"/>
        </w:numPr>
      </w:pPr>
      <w:r w:rsidRPr="006158B0">
        <w:t>Income: which attempts to tabulate income from various reported sources;</w:t>
      </w:r>
    </w:p>
    <w:p w14:paraId="2BD337F0" w14:textId="77777777" w:rsidR="009D7D9C" w:rsidRPr="006158B0" w:rsidRDefault="009D7D9C" w:rsidP="00C62909">
      <w:pPr>
        <w:pStyle w:val="ListParagraph"/>
        <w:numPr>
          <w:ilvl w:val="0"/>
          <w:numId w:val="2"/>
        </w:numPr>
      </w:pPr>
      <w:r w:rsidRPr="006158B0">
        <w:t>Cassava: which attempts to analyse the profitability of cassava production amongst the sampled households;</w:t>
      </w:r>
    </w:p>
    <w:p w14:paraId="6115BD44" w14:textId="77777777" w:rsidR="009D7D9C" w:rsidRPr="006158B0" w:rsidRDefault="009D7D9C" w:rsidP="00C62909">
      <w:pPr>
        <w:pStyle w:val="ListParagraph"/>
        <w:numPr>
          <w:ilvl w:val="0"/>
          <w:numId w:val="2"/>
        </w:numPr>
      </w:pPr>
      <w:r w:rsidRPr="006158B0">
        <w:lastRenderedPageBreak/>
        <w:t>Loans: which analyses the number and amounts of debt held by cassava households;</w:t>
      </w:r>
    </w:p>
    <w:p w14:paraId="1A0AB3B2" w14:textId="23420360" w:rsidR="009D7D9C" w:rsidRPr="006158B0" w:rsidRDefault="00083C8E" w:rsidP="00C62909">
      <w:pPr>
        <w:pStyle w:val="ListParagraph"/>
        <w:numPr>
          <w:ilvl w:val="0"/>
          <w:numId w:val="2"/>
        </w:numPr>
      </w:pPr>
      <w:r w:rsidRPr="006158B0">
        <w:t>Fruit t</w:t>
      </w:r>
      <w:r w:rsidR="009D7D9C" w:rsidRPr="006158B0">
        <w:t>ree crops: which explores efforts to transition to fruit tree production;</w:t>
      </w:r>
    </w:p>
    <w:p w14:paraId="370AF7CB" w14:textId="4535325F" w:rsidR="009D7D9C" w:rsidRPr="006158B0" w:rsidRDefault="009D7D9C" w:rsidP="00C62909">
      <w:pPr>
        <w:pStyle w:val="ListParagraph"/>
        <w:numPr>
          <w:ilvl w:val="0"/>
          <w:numId w:val="2"/>
        </w:numPr>
      </w:pPr>
      <w:r w:rsidRPr="006158B0">
        <w:t xml:space="preserve">Pests and disease: which analysed the </w:t>
      </w:r>
      <w:r w:rsidR="009B1C26" w:rsidRPr="006158B0">
        <w:t>presence</w:t>
      </w:r>
      <w:r w:rsidRPr="006158B0">
        <w:t xml:space="preserve"> and impact of reported pests and disease on cassava production and profitability;</w:t>
      </w:r>
    </w:p>
    <w:p w14:paraId="115A1A5A" w14:textId="77777777" w:rsidR="00CA1162" w:rsidRPr="006158B0" w:rsidRDefault="00CA1162" w:rsidP="00C62909">
      <w:pPr>
        <w:pStyle w:val="ListParagraph"/>
        <w:numPr>
          <w:ilvl w:val="0"/>
          <w:numId w:val="2"/>
        </w:numPr>
      </w:pPr>
      <w:r w:rsidRPr="006158B0">
        <w:t>Gender: which analysed across the various data looking for gender-based differences;</w:t>
      </w:r>
    </w:p>
    <w:p w14:paraId="3AD0F5B9" w14:textId="77777777" w:rsidR="009D7D9C" w:rsidRPr="006158B0" w:rsidRDefault="009D7D9C" w:rsidP="00C62909">
      <w:pPr>
        <w:pStyle w:val="ListParagraph"/>
        <w:numPr>
          <w:ilvl w:val="0"/>
          <w:numId w:val="2"/>
        </w:numPr>
      </w:pPr>
      <w:r w:rsidRPr="006158B0">
        <w:t>Future outlook: which included more open-ended explorations of farmer happiness and optimism (or not) in terms of life prospects, using the PSP conceptualisation</w:t>
      </w:r>
      <w:r w:rsidR="00EC3808" w:rsidRPr="006158B0">
        <w:t>.</w:t>
      </w:r>
    </w:p>
    <w:p w14:paraId="7D6F7EEA" w14:textId="267E8E28" w:rsidR="00700670" w:rsidRPr="006158B0" w:rsidRDefault="00700670" w:rsidP="00C62909"/>
    <w:p w14:paraId="60205EB5" w14:textId="5675706B" w:rsidR="00067106" w:rsidRPr="006158B0" w:rsidRDefault="00067106" w:rsidP="00C62909">
      <w:pPr>
        <w:pStyle w:val="Heading2"/>
      </w:pPr>
      <w:bookmarkStart w:id="11" w:name="_Toc19374637"/>
      <w:r w:rsidRPr="006158B0">
        <w:t>Farm</w:t>
      </w:r>
      <w:r w:rsidR="00AD2251" w:rsidRPr="006158B0">
        <w:t xml:space="preserve"> household</w:t>
      </w:r>
      <w:r w:rsidRPr="006158B0">
        <w:t xml:space="preserve"> profile:</w:t>
      </w:r>
      <w:bookmarkEnd w:id="11"/>
    </w:p>
    <w:p w14:paraId="4D928F86" w14:textId="2DED0F77" w:rsidR="00067106" w:rsidRPr="006158B0" w:rsidRDefault="00067106" w:rsidP="00C62909">
      <w:r w:rsidRPr="006158B0">
        <w:t>The cassava farmers who participated in the research are predominantly male-headed</w:t>
      </w:r>
      <w:r w:rsidR="008279DF" w:rsidRPr="006158B0">
        <w:t xml:space="preserve"> (74%)</w:t>
      </w:r>
      <w:r w:rsidRPr="006158B0">
        <w:t>, married</w:t>
      </w:r>
      <w:r w:rsidR="008279DF" w:rsidRPr="006158B0">
        <w:t xml:space="preserve"> (91%)</w:t>
      </w:r>
      <w:r w:rsidRPr="006158B0">
        <w:t xml:space="preserve">, and with between 4-6 family members living in the household. </w:t>
      </w:r>
    </w:p>
    <w:p w14:paraId="4A0F802F" w14:textId="4FB56297" w:rsidR="00913767" w:rsidRPr="006158B0" w:rsidRDefault="00913767" w:rsidP="00C62909"/>
    <w:p w14:paraId="7C941AAF" w14:textId="0D9EE94B" w:rsidR="00913767" w:rsidRPr="006158B0" w:rsidRDefault="00913767" w:rsidP="00C62909">
      <w:r w:rsidRPr="006158B0">
        <w:rPr>
          <w:noProof/>
        </w:rPr>
        <w:drawing>
          <wp:inline distT="0" distB="0" distL="0" distR="0" wp14:anchorId="779CF351" wp14:editId="13C9A0B0">
            <wp:extent cx="2519944" cy="1800000"/>
            <wp:effectExtent l="12700" t="12700" r="7620"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rital of HOH.png"/>
                    <pic:cNvPicPr/>
                  </pic:nvPicPr>
                  <pic:blipFill>
                    <a:blip r:embed="rId25">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r w:rsidRPr="006158B0">
        <w:tab/>
      </w:r>
      <w:r w:rsidRPr="006158B0">
        <w:rPr>
          <w:noProof/>
        </w:rPr>
        <w:drawing>
          <wp:inline distT="0" distB="0" distL="0" distR="0" wp14:anchorId="252B5DAC" wp14:editId="39262BEC">
            <wp:extent cx="2519944" cy="1800000"/>
            <wp:effectExtent l="12700" t="12700" r="7620" b="165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sehold.png"/>
                    <pic:cNvPicPr/>
                  </pic:nvPicPr>
                  <pic:blipFill>
                    <a:blip r:embed="rId26">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p>
    <w:p w14:paraId="6D2BE550" w14:textId="6D05CA48" w:rsidR="00067106" w:rsidRPr="006158B0" w:rsidRDefault="00067106" w:rsidP="00C62909"/>
    <w:p w14:paraId="122E2B76" w14:textId="5686DC47" w:rsidR="008279DF" w:rsidRPr="006158B0" w:rsidRDefault="008279DF" w:rsidP="00C62909">
      <w:r w:rsidRPr="006158B0">
        <w:t xml:space="preserve">Because of the large size of the family units (along with the survey already being very long) the survey design required that we </w:t>
      </w:r>
      <w:r w:rsidR="007F0D07" w:rsidRPr="006158B0">
        <w:t>focus attention</w:t>
      </w:r>
      <w:r w:rsidRPr="006158B0">
        <w:t xml:space="preserve"> on the head of household (HoH), rather than collect individual data for each family member. A substantial number of households (25%) self-reported a female HoH, which provides an ability for later comparison and analyses of differences amongst household ‘types’</w:t>
      </w:r>
      <w:r w:rsidR="00820E9B" w:rsidRPr="006158B0">
        <w:t xml:space="preserve">. </w:t>
      </w:r>
      <w:r w:rsidR="00241DED">
        <w:t>Overall the</w:t>
      </w:r>
      <w:r w:rsidR="00BA6DB1" w:rsidRPr="006158B0">
        <w:t xml:space="preserve"> HoHs tended to have primary-level education (51%), with a significant number of HoHs attending upper levels of education (17% secondary, 10% high school).</w:t>
      </w:r>
      <w:r w:rsidR="00057807" w:rsidRPr="006158B0">
        <w:t xml:space="preserve"> </w:t>
      </w:r>
      <w:r w:rsidR="00BA6DB1" w:rsidRPr="006158B0">
        <w:t xml:space="preserve"> </w:t>
      </w:r>
    </w:p>
    <w:p w14:paraId="2D2AE449" w14:textId="42DFF051" w:rsidR="008279DF" w:rsidRPr="006158B0" w:rsidRDefault="008279DF" w:rsidP="00C62909"/>
    <w:p w14:paraId="6397C6D2" w14:textId="77777777" w:rsidR="00777573" w:rsidRPr="006158B0" w:rsidRDefault="008279DF" w:rsidP="00C62909">
      <w:r w:rsidRPr="006158B0">
        <w:rPr>
          <w:noProof/>
        </w:rPr>
        <w:drawing>
          <wp:inline distT="0" distB="0" distL="0" distR="0" wp14:anchorId="36CC562D" wp14:editId="086FC81E">
            <wp:extent cx="2519944" cy="1800000"/>
            <wp:effectExtent l="12700" t="12700" r="7620" b="165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ender of HoH.png"/>
                    <pic:cNvPicPr/>
                  </pic:nvPicPr>
                  <pic:blipFill>
                    <a:blip r:embed="rId27">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r w:rsidR="00777573" w:rsidRPr="006158B0">
        <w:tab/>
      </w:r>
      <w:r w:rsidR="00777573" w:rsidRPr="006158B0">
        <w:rPr>
          <w:noProof/>
        </w:rPr>
        <w:drawing>
          <wp:inline distT="0" distB="0" distL="0" distR="0" wp14:anchorId="2FFD1755" wp14:editId="435CD009">
            <wp:extent cx="2519944" cy="1800000"/>
            <wp:effectExtent l="12700" t="12700" r="7620" b="165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ucation of HoH.png"/>
                    <pic:cNvPicPr/>
                  </pic:nvPicPr>
                  <pic:blipFill>
                    <a:blip r:embed="rId28">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p>
    <w:p w14:paraId="49A2FB53" w14:textId="09F47B9D" w:rsidR="00777573" w:rsidRPr="006158B0" w:rsidRDefault="00777573" w:rsidP="00C62909">
      <w:pPr>
        <w:pStyle w:val="Caption"/>
      </w:pPr>
      <w:bookmarkStart w:id="12" w:name="_Toc19374656"/>
      <w:r w:rsidRPr="006158B0">
        <w:t xml:space="preserve">Figure </w:t>
      </w:r>
      <w:r w:rsidRPr="006158B0">
        <w:fldChar w:fldCharType="begin"/>
      </w:r>
      <w:r w:rsidRPr="006158B0">
        <w:instrText xml:space="preserve"> SEQ Figure \* ARABIC </w:instrText>
      </w:r>
      <w:r w:rsidRPr="006158B0">
        <w:fldChar w:fldCharType="separate"/>
      </w:r>
      <w:r w:rsidR="006158B0">
        <w:rPr>
          <w:noProof/>
        </w:rPr>
        <w:t>4</w:t>
      </w:r>
      <w:r w:rsidRPr="006158B0">
        <w:fldChar w:fldCharType="end"/>
      </w:r>
      <w:r w:rsidRPr="006158B0">
        <w:tab/>
      </w:r>
      <w:r w:rsidRPr="006158B0">
        <w:tab/>
      </w:r>
      <w:r w:rsidRPr="006158B0">
        <w:tab/>
      </w:r>
      <w:r w:rsidRPr="006158B0">
        <w:tab/>
      </w:r>
      <w:r w:rsidRPr="006158B0">
        <w:tab/>
      </w:r>
      <w:r w:rsidRPr="006158B0">
        <w:tab/>
        <w:t xml:space="preserve">Figure </w:t>
      </w:r>
      <w:r w:rsidRPr="006158B0">
        <w:fldChar w:fldCharType="begin"/>
      </w:r>
      <w:r w:rsidRPr="006158B0">
        <w:instrText xml:space="preserve"> SEQ Figure \* ARABIC </w:instrText>
      </w:r>
      <w:r w:rsidRPr="006158B0">
        <w:fldChar w:fldCharType="separate"/>
      </w:r>
      <w:r w:rsidR="006158B0">
        <w:rPr>
          <w:noProof/>
        </w:rPr>
        <w:t>5</w:t>
      </w:r>
      <w:r w:rsidRPr="006158B0">
        <w:fldChar w:fldCharType="end"/>
      </w:r>
      <w:r w:rsidRPr="006158B0">
        <w:t>:</w:t>
      </w:r>
      <w:bookmarkEnd w:id="12"/>
    </w:p>
    <w:p w14:paraId="1D19C906" w14:textId="0AA4744B" w:rsidR="000E033A" w:rsidRPr="006158B0" w:rsidRDefault="000E033A" w:rsidP="00C62909">
      <w:pPr>
        <w:pStyle w:val="Heading2"/>
      </w:pPr>
      <w:bookmarkStart w:id="13" w:name="_Toc19374638"/>
      <w:r w:rsidRPr="006158B0">
        <w:t>Land</w:t>
      </w:r>
      <w:bookmarkEnd w:id="13"/>
    </w:p>
    <w:p w14:paraId="1CE9F332" w14:textId="1D028A5A" w:rsidR="00910DFB" w:rsidRPr="006158B0" w:rsidRDefault="00251AB6" w:rsidP="00C62909">
      <w:r w:rsidRPr="006158B0">
        <w:t xml:space="preserve">Land holdings are, arguably, the most important asset for farmers with regards to understanding poverty, marginalisation, capacity, and opportunities for practice change. </w:t>
      </w:r>
      <w:r w:rsidR="00910DFB" w:rsidRPr="006158B0">
        <w:t xml:space="preserve">As such, the survey dedicated substantial energy towards understanding farmer household land-holdings. This is an extremely challenging, as well as highly sensitive, issue in Cambodia. Land redistribution was a </w:t>
      </w:r>
      <w:r w:rsidR="007F0D07" w:rsidRPr="006158B0">
        <w:t>focal point</w:t>
      </w:r>
      <w:r w:rsidR="00910DFB" w:rsidRPr="006158B0">
        <w:t xml:space="preserve"> of the Khmer Rouge </w:t>
      </w:r>
      <w:r w:rsidR="00C97617">
        <w:t>regime</w:t>
      </w:r>
      <w:r w:rsidR="00910DFB" w:rsidRPr="006158B0">
        <w:t>, with lingering impacts on land holdings to the present</w:t>
      </w:r>
      <w:r w:rsidR="00C97617">
        <w:t xml:space="preserve"> day</w:t>
      </w:r>
      <w:r w:rsidR="00910DFB" w:rsidRPr="006158B0">
        <w:t xml:space="preserve">. It is only relatively recently that the consolidation of land by elites has come out </w:t>
      </w:r>
      <w:r w:rsidR="00910DFB" w:rsidRPr="006158B0">
        <w:lastRenderedPageBreak/>
        <w:t xml:space="preserve">‘from the shadows’, having </w:t>
      </w:r>
      <w:r w:rsidR="007F0D07" w:rsidRPr="006158B0">
        <w:t>historically</w:t>
      </w:r>
      <w:r w:rsidR="00910DFB" w:rsidRPr="006158B0">
        <w:t xml:space="preserve"> been hidden. As </w:t>
      </w:r>
      <w:r w:rsidR="00450851">
        <w:t>explained</w:t>
      </w:r>
      <w:r w:rsidR="00910DFB" w:rsidRPr="006158B0">
        <w:t xml:space="preserve"> by Li </w:t>
      </w:r>
      <w:r w:rsidR="00910DFB" w:rsidRPr="006158B0">
        <w:fldChar w:fldCharType="begin"/>
      </w:r>
      <w:r w:rsidR="00910DFB" w:rsidRPr="006158B0">
        <w:instrText xml:space="preserve"> ADDIN EN.CITE &lt;EndNote&gt;&lt;Cite ExcludeAuth="1"&gt;&lt;Author&gt;Li&lt;/Author&gt;&lt;Year&gt;2014&lt;/Year&gt;&lt;RecNum&gt;945&lt;/RecNum&gt;&lt;DisplayText&gt;(2014)&lt;/DisplayText&gt;&lt;record&gt;&lt;rec-number&gt;945&lt;/rec-number&gt;&lt;foreign-keys&gt;&lt;key app="EN" db-id="95d2prrwus9xwre0vemv5at95e2d2x5pa0tx" timestamp="1549925342"&gt;945&lt;/key&gt;&lt;/foreign-keys&gt;&lt;ref-type name="Journal Article"&gt;17&lt;/ref-type&gt;&lt;contributors&gt;&lt;authors&gt;&lt;author&gt;Li, Tania Murray&lt;/author&gt;&lt;/authors&gt;&lt;/contributors&gt;&lt;titles&gt;&lt;title&gt;What is land? Assembling a resource for global investment&lt;/title&gt;&lt;secondary-title&gt;Transactions of the Institute of British Geographers&lt;/secondary-title&gt;&lt;/titles&gt;&lt;periodical&gt;&lt;full-title&gt;Transactions of the Institute of British Geographers&lt;/full-title&gt;&lt;/periodical&gt;&lt;pages&gt;589-602&lt;/pages&gt;&lt;volume&gt;39&lt;/volume&gt;&lt;number&gt;4&lt;/number&gt;&lt;dates&gt;&lt;year&gt;2014&lt;/year&gt;&lt;/dates&gt;&lt;isbn&gt;0020-2754&lt;/isbn&gt;&lt;urls&gt;&lt;/urls&gt;&lt;/record&gt;&lt;/Cite&gt;&lt;/EndNote&gt;</w:instrText>
      </w:r>
      <w:r w:rsidR="00910DFB" w:rsidRPr="006158B0">
        <w:fldChar w:fldCharType="separate"/>
      </w:r>
      <w:r w:rsidR="00910DFB" w:rsidRPr="006158B0">
        <w:rPr>
          <w:noProof/>
        </w:rPr>
        <w:t>(2014)</w:t>
      </w:r>
      <w:r w:rsidR="00910DFB" w:rsidRPr="006158B0">
        <w:fldChar w:fldCharType="end"/>
      </w:r>
      <w:r w:rsidR="00450851">
        <w:t xml:space="preserve"> in the context of Indonesia</w:t>
      </w:r>
      <w:r w:rsidR="00910DFB" w:rsidRPr="006158B0">
        <w:t xml:space="preserve">, the vague and uncertain nature of land title in Cambodia </w:t>
      </w:r>
      <w:r w:rsidR="00450851">
        <w:t>is likely to have</w:t>
      </w:r>
      <w:r w:rsidR="00910DFB" w:rsidRPr="006158B0">
        <w:t xml:space="preserve"> favoured those with power</w:t>
      </w:r>
      <w:r w:rsidR="00450851">
        <w:t xml:space="preserve"> and the ability to informally acquire and maintain land</w:t>
      </w:r>
      <w:r w:rsidR="00910DFB" w:rsidRPr="006158B0">
        <w:t xml:space="preserve">. As opposed to strict regulation and clear rules, elites </w:t>
      </w:r>
      <w:r w:rsidR="00450851">
        <w:t xml:space="preserve">appear to </w:t>
      </w:r>
      <w:r w:rsidR="00910DFB" w:rsidRPr="006158B0">
        <w:t xml:space="preserve">have successfully utilised the tenuous nature of land titles </w:t>
      </w:r>
      <w:r w:rsidR="00ED4ABD">
        <w:t xml:space="preserve">in Cambodia </w:t>
      </w:r>
      <w:r w:rsidR="00910DFB" w:rsidRPr="006158B0">
        <w:t>to increase their holdings</w:t>
      </w:r>
      <w:r w:rsidR="00ED4ABD">
        <w:t>; anecdotally, farmlands are thought to be ‘good investments’ for city investors, whose access to funds substantially outweighs local farmers</w:t>
      </w:r>
      <w:r w:rsidR="00910DFB" w:rsidRPr="006158B0">
        <w:t>. Land remains a very sensitive topic during discussions with farmers, but it is also an essential element of any analysis or discussion of rural development and agricultural change.</w:t>
      </w:r>
    </w:p>
    <w:p w14:paraId="2DD74F36" w14:textId="7E0D721F" w:rsidR="00910DFB" w:rsidRPr="006158B0" w:rsidRDefault="00910DFB" w:rsidP="00C62909"/>
    <w:p w14:paraId="52279619" w14:textId="78D1132B" w:rsidR="00961053" w:rsidRPr="006158B0" w:rsidRDefault="0067318C" w:rsidP="00C62909">
      <w:r w:rsidRPr="006158B0">
        <w:t xml:space="preserve">Like the number of household members, farmers in the Northwest of Cambodia tend to farm numerous plots of land. </w:t>
      </w:r>
      <w:r w:rsidR="005744D5" w:rsidRPr="006158B0">
        <w:t xml:space="preserve">Again because of the time needed </w:t>
      </w:r>
      <w:r w:rsidR="00292E2B" w:rsidRPr="006158B0">
        <w:t>to complete</w:t>
      </w:r>
      <w:r w:rsidR="005744D5" w:rsidRPr="006158B0">
        <w:t xml:space="preserve"> the baseline survey, we focused on the primary plot of land</w:t>
      </w:r>
      <w:r w:rsidR="00961053" w:rsidRPr="006158B0">
        <w:t>. Farm</w:t>
      </w:r>
      <w:r w:rsidR="007368B5">
        <w:t>er</w:t>
      </w:r>
      <w:r w:rsidR="00961053" w:rsidRPr="006158B0">
        <w:t>s were therefore surveyed about the ownership status of their primary parcel of land</w:t>
      </w:r>
      <w:r w:rsidR="005C40A0" w:rsidRPr="006158B0">
        <w:t>, but with area included for their total land holdings</w:t>
      </w:r>
      <w:r w:rsidR="002A6AB6" w:rsidRPr="006158B0">
        <w:t xml:space="preserve"> </w:t>
      </w:r>
      <w:r w:rsidR="002A6AB6" w:rsidRPr="006158B0">
        <w:rPr>
          <w:highlight w:val="yellow"/>
        </w:rPr>
        <w:t xml:space="preserve">(Figure </w:t>
      </w:r>
      <w:r w:rsidR="00812D08" w:rsidRPr="006158B0">
        <w:rPr>
          <w:highlight w:val="yellow"/>
        </w:rPr>
        <w:t>6</w:t>
      </w:r>
      <w:r w:rsidR="002A6AB6" w:rsidRPr="006158B0">
        <w:rPr>
          <w:highlight w:val="yellow"/>
        </w:rPr>
        <w:t>)</w:t>
      </w:r>
      <w:r w:rsidR="00961053" w:rsidRPr="006158B0">
        <w:t>. We used this information to further differentiate between land owned with title, land owned without title</w:t>
      </w:r>
      <w:r w:rsidR="005C40A0" w:rsidRPr="006158B0">
        <w:t>,</w:t>
      </w:r>
      <w:r w:rsidR="00961053" w:rsidRPr="006158B0">
        <w:t xml:space="preserve"> and land owned but used as a secondary parcel of land. Of the surveyed farms, 53.9% owned one or fewer parcels of land whilst 87.3% of farms owned two or fewer parcels. We have no information about the ownership status of the non-primary parcel of land.</w:t>
      </w:r>
    </w:p>
    <w:p w14:paraId="2CFF6D73" w14:textId="77777777" w:rsidR="00E84147" w:rsidRPr="006158B0" w:rsidRDefault="00E84147" w:rsidP="00C62909"/>
    <w:p w14:paraId="630BB646" w14:textId="77777777" w:rsidR="002942F3" w:rsidRPr="006158B0" w:rsidRDefault="00777573" w:rsidP="00C62909">
      <w:r w:rsidRPr="006158B0">
        <w:rPr>
          <w:noProof/>
        </w:rPr>
        <w:drawing>
          <wp:inline distT="0" distB="0" distL="0" distR="0" wp14:anchorId="43AC44F5" wp14:editId="5AA5B864">
            <wp:extent cx="5039888" cy="3600000"/>
            <wp:effectExtent l="12700" t="12700" r="152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tal area land.png"/>
                    <pic:cNvPicPr/>
                  </pic:nvPicPr>
                  <pic:blipFill>
                    <a:blip r:embed="rId29">
                      <a:extLst>
                        <a:ext uri="{28A0092B-C50C-407E-A947-70E740481C1C}">
                          <a14:useLocalDpi xmlns:a14="http://schemas.microsoft.com/office/drawing/2010/main" val="0"/>
                        </a:ext>
                      </a:extLst>
                    </a:blip>
                    <a:stretch>
                      <a:fillRect/>
                    </a:stretch>
                  </pic:blipFill>
                  <pic:spPr>
                    <a:xfrm>
                      <a:off x="0" y="0"/>
                      <a:ext cx="5039888" cy="3600000"/>
                    </a:xfrm>
                    <a:prstGeom prst="rect">
                      <a:avLst/>
                    </a:prstGeom>
                    <a:ln>
                      <a:solidFill>
                        <a:schemeClr val="tx1"/>
                      </a:solidFill>
                    </a:ln>
                  </pic:spPr>
                </pic:pic>
              </a:graphicData>
            </a:graphic>
          </wp:inline>
        </w:drawing>
      </w:r>
    </w:p>
    <w:p w14:paraId="535C87B3" w14:textId="39EFD6A5" w:rsidR="002942F3" w:rsidRPr="006158B0" w:rsidRDefault="002942F3" w:rsidP="00C62909">
      <w:pPr>
        <w:pStyle w:val="Caption"/>
      </w:pPr>
      <w:bookmarkStart w:id="14" w:name="_Toc19374657"/>
      <w:r w:rsidRPr="006158B0">
        <w:t xml:space="preserve">Figure </w:t>
      </w:r>
      <w:r w:rsidRPr="006158B0">
        <w:fldChar w:fldCharType="begin"/>
      </w:r>
      <w:r w:rsidRPr="006158B0">
        <w:instrText xml:space="preserve"> SEQ Figure \* ARABIC </w:instrText>
      </w:r>
      <w:r w:rsidRPr="006158B0">
        <w:fldChar w:fldCharType="separate"/>
      </w:r>
      <w:r w:rsidR="006158B0">
        <w:rPr>
          <w:noProof/>
        </w:rPr>
        <w:t>6</w:t>
      </w:r>
      <w:r w:rsidRPr="006158B0">
        <w:fldChar w:fldCharType="end"/>
      </w:r>
      <w:r w:rsidR="007D5956" w:rsidRPr="006158B0">
        <w:t>: Total land area with colour-coding to distinguish owned, rented, primary, and with/out title (i.e., deed)</w:t>
      </w:r>
      <w:bookmarkEnd w:id="14"/>
      <w:r w:rsidR="007D5956" w:rsidRPr="006158B0">
        <w:t xml:space="preserve"> </w:t>
      </w:r>
    </w:p>
    <w:p w14:paraId="60F8AD69" w14:textId="7D71F43C" w:rsidR="005C5AEB" w:rsidRPr="006158B0" w:rsidRDefault="00927C2E" w:rsidP="00C62909">
      <w:r w:rsidRPr="006158B0">
        <w:t xml:space="preserve">Because of the </w:t>
      </w:r>
      <w:r w:rsidR="007F0D07" w:rsidRPr="006158B0">
        <w:t>importance</w:t>
      </w:r>
      <w:r w:rsidRPr="006158B0">
        <w:t xml:space="preserve"> of ownership legitimacy (established via State-based documentation) the data is analysed to differentiate farmers whose holdings are more or less secure. </w:t>
      </w:r>
      <w:r w:rsidR="00E95644" w:rsidRPr="006158B0">
        <w:t>The data show variety of land holding</w:t>
      </w:r>
      <w:r w:rsidR="000866B1" w:rsidRPr="006158B0">
        <w:t>s</w:t>
      </w:r>
      <w:r w:rsidR="00E95644" w:rsidRPr="006158B0">
        <w:t xml:space="preserve"> amongst the majority of farmers (i.e., </w:t>
      </w:r>
      <w:r w:rsidR="007828B2">
        <w:t>approximately half of sampled</w:t>
      </w:r>
      <w:r w:rsidR="00E95644" w:rsidRPr="006158B0">
        <w:t xml:space="preserve"> farmers have multiple holding</w:t>
      </w:r>
      <w:r w:rsidR="007828B2">
        <w:t>, some</w:t>
      </w:r>
      <w:r w:rsidR="00E95644" w:rsidRPr="006158B0">
        <w:t xml:space="preserve"> with different </w:t>
      </w:r>
      <w:r w:rsidR="007828B2">
        <w:t xml:space="preserve">types of </w:t>
      </w:r>
      <w:r w:rsidR="00E95644" w:rsidRPr="006158B0">
        <w:t xml:space="preserve">land title) </w:t>
      </w:r>
      <w:r w:rsidR="00E95644" w:rsidRPr="006158B0">
        <w:rPr>
          <w:highlight w:val="yellow"/>
        </w:rPr>
        <w:t xml:space="preserve">(Figure </w:t>
      </w:r>
      <w:r w:rsidR="00FD6CFD" w:rsidRPr="006158B0">
        <w:rPr>
          <w:highlight w:val="yellow"/>
        </w:rPr>
        <w:t>6</w:t>
      </w:r>
      <w:r w:rsidR="00E95644" w:rsidRPr="006158B0">
        <w:rPr>
          <w:highlight w:val="yellow"/>
        </w:rPr>
        <w:t>)</w:t>
      </w:r>
      <w:r w:rsidR="00E95644" w:rsidRPr="006158B0">
        <w:t xml:space="preserve">. </w:t>
      </w:r>
      <w:r w:rsidR="000866B1" w:rsidRPr="006158B0">
        <w:t>There is also a significant number of ‘rental-only’ farmers (</w:t>
      </w:r>
      <w:r w:rsidR="007B63F0">
        <w:t xml:space="preserve">left side of </w:t>
      </w:r>
      <w:r w:rsidR="000866B1" w:rsidRPr="006158B0">
        <w:rPr>
          <w:highlight w:val="yellow"/>
        </w:rPr>
        <w:t xml:space="preserve">Figure </w:t>
      </w:r>
      <w:r w:rsidR="00FD6CFD" w:rsidRPr="006158B0">
        <w:rPr>
          <w:highlight w:val="yellow"/>
        </w:rPr>
        <w:t>7</w:t>
      </w:r>
      <w:r w:rsidR="000866B1" w:rsidRPr="006158B0">
        <w:t>), though with a relatively surprising few who only rent but are farming on very large plots of land (i.e., greater than 15 ha).</w:t>
      </w:r>
      <w:r w:rsidR="00A9205B" w:rsidRPr="006158B0">
        <w:t xml:space="preserve"> Additionally, the area managed (i.e., owned + rented) indicates a </w:t>
      </w:r>
      <w:r w:rsidR="007F0D07" w:rsidRPr="006158B0">
        <w:t>significant</w:t>
      </w:r>
      <w:r w:rsidR="00A9205B" w:rsidRPr="006158B0">
        <w:t xml:space="preserve"> number of farmers with secure land title also renting large plots of land to </w:t>
      </w:r>
      <w:r w:rsidR="007B63F0">
        <w:t>amplify</w:t>
      </w:r>
      <w:r w:rsidR="00A9205B" w:rsidRPr="006158B0">
        <w:t xml:space="preserve"> their farming activities. This is potential confirmation of relatively well-off farmers </w:t>
      </w:r>
      <w:r w:rsidR="00A9205B" w:rsidRPr="006158B0">
        <w:lastRenderedPageBreak/>
        <w:t xml:space="preserve">taking advantage of scale in terms of mechanisation, </w:t>
      </w:r>
      <w:r w:rsidR="007F0D07" w:rsidRPr="006158B0">
        <w:t>harvest</w:t>
      </w:r>
      <w:r w:rsidR="00A9205B" w:rsidRPr="006158B0">
        <w:t xml:space="preserve">, and possible the ability to negotiate better prices. </w:t>
      </w:r>
    </w:p>
    <w:p w14:paraId="40BE0B9E" w14:textId="3F2176A0" w:rsidR="00EB4638" w:rsidRPr="006158B0" w:rsidRDefault="00927C2E" w:rsidP="00C62909">
      <w:r w:rsidRPr="006158B0">
        <w:t xml:space="preserve"> </w:t>
      </w:r>
      <w:r w:rsidRPr="006158B0">
        <w:br/>
      </w:r>
      <w:r w:rsidR="00EB4638" w:rsidRPr="006158B0">
        <w:rPr>
          <w:noProof/>
        </w:rPr>
        <w:drawing>
          <wp:inline distT="0" distB="0" distL="0" distR="0" wp14:anchorId="5BD930BD" wp14:editId="229FCD57">
            <wp:extent cx="2519944" cy="1800000"/>
            <wp:effectExtent l="12700" t="12700" r="7620" b="165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otal area by owner status.png"/>
                    <pic:cNvPicPr/>
                  </pic:nvPicPr>
                  <pic:blipFill>
                    <a:blip r:embed="rId30">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r w:rsidR="00EB4638" w:rsidRPr="006158B0">
        <w:tab/>
      </w:r>
      <w:r w:rsidR="00EB4638" w:rsidRPr="006158B0">
        <w:rPr>
          <w:noProof/>
        </w:rPr>
        <w:drawing>
          <wp:inline distT="0" distB="0" distL="0" distR="0" wp14:anchorId="7E24A461" wp14:editId="6795437E">
            <wp:extent cx="2519944" cy="1800000"/>
            <wp:effectExtent l="12700" t="12700" r="7620" b="165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tal area of owned land.png"/>
                    <pic:cNvPicPr/>
                  </pic:nvPicPr>
                  <pic:blipFill>
                    <a:blip r:embed="rId31">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p>
    <w:p w14:paraId="23766D63" w14:textId="4819BA6E" w:rsidR="00EB4638" w:rsidRPr="006158B0" w:rsidRDefault="00EB4638" w:rsidP="00C62909">
      <w:pPr>
        <w:pStyle w:val="Caption"/>
      </w:pPr>
      <w:bookmarkStart w:id="15" w:name="_Toc19374658"/>
      <w:r w:rsidRPr="006158B0">
        <w:t xml:space="preserve">Figure </w:t>
      </w:r>
      <w:r w:rsidRPr="006158B0">
        <w:fldChar w:fldCharType="begin"/>
      </w:r>
      <w:r w:rsidRPr="006158B0">
        <w:instrText xml:space="preserve"> SEQ Figure \* ARABIC </w:instrText>
      </w:r>
      <w:r w:rsidRPr="006158B0">
        <w:fldChar w:fldCharType="separate"/>
      </w:r>
      <w:r w:rsidR="006158B0">
        <w:rPr>
          <w:noProof/>
        </w:rPr>
        <w:t>7</w:t>
      </w:r>
      <w:r w:rsidRPr="006158B0">
        <w:fldChar w:fldCharType="end"/>
      </w:r>
      <w:r w:rsidR="008B2F60" w:rsidRPr="006158B0">
        <w:t xml:space="preserve">: total land by </w:t>
      </w:r>
      <w:r w:rsidR="00AF30F7" w:rsidRPr="006158B0">
        <w:t>ownership</w:t>
      </w:r>
      <w:r w:rsidRPr="006158B0">
        <w:tab/>
      </w:r>
      <w:r w:rsidRPr="006158B0">
        <w:tab/>
      </w:r>
      <w:r w:rsidRPr="006158B0">
        <w:tab/>
        <w:t xml:space="preserve">Figure </w:t>
      </w:r>
      <w:r w:rsidRPr="006158B0">
        <w:fldChar w:fldCharType="begin"/>
      </w:r>
      <w:r w:rsidRPr="006158B0">
        <w:instrText xml:space="preserve"> SEQ Figure \* ARABIC </w:instrText>
      </w:r>
      <w:r w:rsidRPr="006158B0">
        <w:fldChar w:fldCharType="separate"/>
      </w:r>
      <w:r w:rsidR="006158B0">
        <w:rPr>
          <w:noProof/>
        </w:rPr>
        <w:t>8</w:t>
      </w:r>
      <w:r w:rsidRPr="006158B0">
        <w:fldChar w:fldCharType="end"/>
      </w:r>
      <w:r w:rsidR="008B2F60" w:rsidRPr="006158B0">
        <w:t>: total land by area</w:t>
      </w:r>
      <w:bookmarkEnd w:id="15"/>
    </w:p>
    <w:p w14:paraId="4A4D2E4F" w14:textId="19A7F676" w:rsidR="00EB4638" w:rsidRPr="006158B0" w:rsidRDefault="00D71EC5" w:rsidP="00C62909">
      <w:pPr>
        <w:pStyle w:val="Heading2"/>
      </w:pPr>
      <w:bookmarkStart w:id="16" w:name="_Toc19374639"/>
      <w:r w:rsidRPr="006158B0">
        <w:t>Labour</w:t>
      </w:r>
      <w:bookmarkEnd w:id="16"/>
    </w:p>
    <w:p w14:paraId="5BA6C9C8" w14:textId="7417A203" w:rsidR="00D71EC5" w:rsidRPr="006158B0" w:rsidRDefault="00AE4FF2" w:rsidP="00C62909">
      <w:r w:rsidRPr="006158B0">
        <w:t xml:space="preserve">Not surprisingly because of the sampling procedure of choosing cassava farmers, the vast majority of HoHs dedicate their full time to agriculture. </w:t>
      </w:r>
      <w:r w:rsidR="006B4740" w:rsidRPr="006158B0">
        <w:t xml:space="preserve">Despite this likelihood, confirmation that 93% of HoHs work full-time in agriculture is a helpful finding for understanding household dynamics. This is particularly pertinent to the discovery that cassava farming households appear to allocate two individuals to farming, with other members of the household working off-farm. </w:t>
      </w:r>
    </w:p>
    <w:p w14:paraId="2FF4235D" w14:textId="43FD650D" w:rsidR="00A16085" w:rsidRPr="006158B0" w:rsidRDefault="00A16085" w:rsidP="00C62909"/>
    <w:p w14:paraId="7C65DB78" w14:textId="77777777" w:rsidR="00EA2B31" w:rsidRPr="006158B0" w:rsidRDefault="00EA2B31" w:rsidP="00C62909">
      <w:r w:rsidRPr="006158B0">
        <w:rPr>
          <w:noProof/>
        </w:rPr>
        <w:drawing>
          <wp:inline distT="0" distB="0" distL="0" distR="0" wp14:anchorId="554349E7" wp14:editId="644B1E26">
            <wp:extent cx="5039888" cy="3600000"/>
            <wp:effectExtent l="12700" t="12700" r="1524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oH in ag.png"/>
                    <pic:cNvPicPr/>
                  </pic:nvPicPr>
                  <pic:blipFill>
                    <a:blip r:embed="rId32">
                      <a:extLst>
                        <a:ext uri="{28A0092B-C50C-407E-A947-70E740481C1C}">
                          <a14:useLocalDpi xmlns:a14="http://schemas.microsoft.com/office/drawing/2010/main" val="0"/>
                        </a:ext>
                      </a:extLst>
                    </a:blip>
                    <a:stretch>
                      <a:fillRect/>
                    </a:stretch>
                  </pic:blipFill>
                  <pic:spPr>
                    <a:xfrm>
                      <a:off x="0" y="0"/>
                      <a:ext cx="5039888" cy="3600000"/>
                    </a:xfrm>
                    <a:prstGeom prst="rect">
                      <a:avLst/>
                    </a:prstGeom>
                    <a:ln>
                      <a:solidFill>
                        <a:schemeClr val="tx1"/>
                      </a:solidFill>
                    </a:ln>
                  </pic:spPr>
                </pic:pic>
              </a:graphicData>
            </a:graphic>
          </wp:inline>
        </w:drawing>
      </w:r>
    </w:p>
    <w:p w14:paraId="6B1A7B63" w14:textId="03E3CA2A" w:rsidR="00A16085" w:rsidRPr="006158B0" w:rsidRDefault="00EA2B31" w:rsidP="00C62909">
      <w:pPr>
        <w:pStyle w:val="Caption"/>
      </w:pPr>
      <w:bookmarkStart w:id="17" w:name="_Toc19374659"/>
      <w:r w:rsidRPr="006158B0">
        <w:t xml:space="preserve">Figure </w:t>
      </w:r>
      <w:r w:rsidRPr="006158B0">
        <w:fldChar w:fldCharType="begin"/>
      </w:r>
      <w:r w:rsidRPr="006158B0">
        <w:instrText xml:space="preserve"> SEQ Figure \* ARABIC </w:instrText>
      </w:r>
      <w:r w:rsidRPr="006158B0">
        <w:fldChar w:fldCharType="separate"/>
      </w:r>
      <w:r w:rsidR="006158B0">
        <w:rPr>
          <w:noProof/>
        </w:rPr>
        <w:t>9</w:t>
      </w:r>
      <w:r w:rsidRPr="006158B0">
        <w:fldChar w:fldCharType="end"/>
      </w:r>
      <w:r w:rsidR="00BC0BB9" w:rsidRPr="006158B0">
        <w:t>: Percentage of annual labour of HoH in agriculture</w:t>
      </w:r>
      <w:bookmarkEnd w:id="17"/>
    </w:p>
    <w:p w14:paraId="17E29BF6" w14:textId="65812679" w:rsidR="00B6361D" w:rsidRPr="006158B0" w:rsidRDefault="00B6361D" w:rsidP="00C62909">
      <w:r w:rsidRPr="006158B0">
        <w:rPr>
          <w:highlight w:val="yellow"/>
        </w:rPr>
        <w:t xml:space="preserve">Figure </w:t>
      </w:r>
      <w:r w:rsidR="00FD6CFD" w:rsidRPr="006158B0">
        <w:rPr>
          <w:highlight w:val="yellow"/>
        </w:rPr>
        <w:t>10</w:t>
      </w:r>
      <w:r w:rsidRPr="006158B0">
        <w:t xml:space="preserve"> shows the counts split by number of family members working inside/outside of agriculture. We see a diverse makeup of farms. For example, farms with 4 members correspond to the positions (1, 4), (2, 3), (3, 1) and (4, 0) which have counts 12, 52, 17 and 18 respectively, showing a relative spread in behaviours of 4 member farms. Interestingly, for all family sizes the most popular number of members to work in agriculture is 2.</w:t>
      </w:r>
    </w:p>
    <w:p w14:paraId="64F0303F" w14:textId="77777777" w:rsidR="00B6361D" w:rsidRPr="006158B0" w:rsidRDefault="00B6361D" w:rsidP="00C62909"/>
    <w:p w14:paraId="5720F173" w14:textId="5AE5EC47" w:rsidR="00B6361D" w:rsidRPr="006158B0" w:rsidRDefault="00910DFB" w:rsidP="00C62909">
      <w:r w:rsidRPr="006158B0">
        <w:t xml:space="preserve"> </w:t>
      </w:r>
      <w:r w:rsidR="00B6361D" w:rsidRPr="006158B0">
        <w:rPr>
          <w:noProof/>
        </w:rPr>
        <w:drawing>
          <wp:inline distT="0" distB="0" distL="0" distR="0" wp14:anchorId="2AB2ED0C" wp14:editId="30D08ECB">
            <wp:extent cx="2519944" cy="1800000"/>
            <wp:effectExtent l="12700" t="12700" r="7620"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abour by family size.png"/>
                    <pic:cNvPicPr/>
                  </pic:nvPicPr>
                  <pic:blipFill>
                    <a:blip r:embed="rId33">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r w:rsidR="00DE51C8" w:rsidRPr="006158B0">
        <w:rPr>
          <w:noProof/>
        </w:rPr>
        <w:tab/>
      </w:r>
      <w:r w:rsidR="00DE51C8" w:rsidRPr="006158B0">
        <w:rPr>
          <w:noProof/>
        </w:rPr>
        <w:drawing>
          <wp:inline distT="0" distB="0" distL="0" distR="0" wp14:anchorId="4CF874A5" wp14:editId="4C02C64E">
            <wp:extent cx="2519944" cy="1800000"/>
            <wp:effectExtent l="12700" t="12700" r="7620" b="165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umber in ag.png"/>
                    <pic:cNvPicPr/>
                  </pic:nvPicPr>
                  <pic:blipFill>
                    <a:blip r:embed="rId34">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p>
    <w:p w14:paraId="4B9694E0" w14:textId="5DD7E837" w:rsidR="00DE51C8" w:rsidRPr="006158B0" w:rsidRDefault="00B6361D" w:rsidP="00C62909">
      <w:pPr>
        <w:pStyle w:val="Caption"/>
      </w:pPr>
      <w:bookmarkStart w:id="18" w:name="_Toc19374660"/>
      <w:r w:rsidRPr="006158B0">
        <w:t xml:space="preserve">Figure </w:t>
      </w:r>
      <w:r w:rsidRPr="006158B0">
        <w:fldChar w:fldCharType="begin"/>
      </w:r>
      <w:r w:rsidRPr="006158B0">
        <w:instrText xml:space="preserve"> SEQ Figure \* ARABIC </w:instrText>
      </w:r>
      <w:r w:rsidRPr="006158B0">
        <w:fldChar w:fldCharType="separate"/>
      </w:r>
      <w:r w:rsidR="006158B0">
        <w:rPr>
          <w:noProof/>
        </w:rPr>
        <w:t>10</w:t>
      </w:r>
      <w:r w:rsidRPr="006158B0">
        <w:fldChar w:fldCharType="end"/>
      </w:r>
      <w:r w:rsidRPr="006158B0">
        <w:t>:</w:t>
      </w:r>
      <w:r w:rsidR="00DE51C8" w:rsidRPr="006158B0">
        <w:tab/>
      </w:r>
      <w:r w:rsidR="00310E68" w:rsidRPr="006158B0">
        <w:t>number of family in Agriculture</w:t>
      </w:r>
      <w:r w:rsidR="00DE51C8" w:rsidRPr="006158B0">
        <w:tab/>
      </w:r>
      <w:r w:rsidR="00DE51C8" w:rsidRPr="006158B0">
        <w:tab/>
        <w:t xml:space="preserve">Figure </w:t>
      </w:r>
      <w:r w:rsidR="00DE51C8" w:rsidRPr="006158B0">
        <w:fldChar w:fldCharType="begin"/>
      </w:r>
      <w:r w:rsidR="00DE51C8" w:rsidRPr="006158B0">
        <w:instrText xml:space="preserve"> SEQ Figure \* ARABIC </w:instrText>
      </w:r>
      <w:r w:rsidR="00DE51C8" w:rsidRPr="006158B0">
        <w:fldChar w:fldCharType="separate"/>
      </w:r>
      <w:r w:rsidR="006158B0">
        <w:rPr>
          <w:noProof/>
        </w:rPr>
        <w:t>11</w:t>
      </w:r>
      <w:r w:rsidR="00DE51C8" w:rsidRPr="006158B0">
        <w:fldChar w:fldCharType="end"/>
      </w:r>
      <w:r w:rsidR="00310E68" w:rsidRPr="006158B0">
        <w:t>: histogram of family members in Agriculture</w:t>
      </w:r>
      <w:bookmarkEnd w:id="18"/>
    </w:p>
    <w:p w14:paraId="5BFDEA4D" w14:textId="7B2AA7A1" w:rsidR="00FB1D8A" w:rsidRPr="006158B0" w:rsidRDefault="00FB1D8A" w:rsidP="00C62909">
      <w:r w:rsidRPr="006158B0">
        <w:t xml:space="preserve">We can also look at </w:t>
      </w:r>
      <w:r w:rsidR="00AF1D7B">
        <w:t xml:space="preserve">a </w:t>
      </w:r>
      <w:r w:rsidRPr="006158B0">
        <w:t>histogram of the number of household members working</w:t>
      </w:r>
      <w:r w:rsidR="00EA4DF2" w:rsidRPr="006158B0">
        <w:t xml:space="preserve"> </w:t>
      </w:r>
      <w:r w:rsidR="00EA4DF2" w:rsidRPr="006158B0">
        <w:rPr>
          <w:highlight w:val="yellow"/>
        </w:rPr>
        <w:t xml:space="preserve">(Figure </w:t>
      </w:r>
      <w:r w:rsidR="00FD6CFD" w:rsidRPr="006158B0">
        <w:rPr>
          <w:highlight w:val="yellow"/>
        </w:rPr>
        <w:t>11</w:t>
      </w:r>
      <w:r w:rsidR="00EA4DF2" w:rsidRPr="006158B0">
        <w:rPr>
          <w:highlight w:val="yellow"/>
        </w:rPr>
        <w:t>)</w:t>
      </w:r>
      <w:r w:rsidRPr="006158B0">
        <w:t xml:space="preserve"> at least part time in agriculture and the number of household members working entirely outside agriculture. These correspond with the “marginal” values from </w:t>
      </w:r>
      <w:r w:rsidR="000B683B" w:rsidRPr="000B683B">
        <w:rPr>
          <w:highlight w:val="yellow"/>
        </w:rPr>
        <w:t>figure 10</w:t>
      </w:r>
      <w:r w:rsidRPr="006158B0">
        <w:t xml:space="preserve">. We again see that 2 household members working in agriculture was the most frequent response. </w:t>
      </w:r>
      <w:r w:rsidR="00B25224" w:rsidRPr="006158B0">
        <w:t>The finding that households allocate two individuals to agriculture may be a significant finding with regards to how labour is allocated, especially when considering the rise of off-farm labour</w:t>
      </w:r>
      <w:r w:rsidR="009807A0">
        <w:t>, changing family compositions,</w:t>
      </w:r>
      <w:r w:rsidR="00B25224" w:rsidRPr="006158B0">
        <w:t xml:space="preserve"> and opportunity costs</w:t>
      </w:r>
      <w:r w:rsidR="00D33B34" w:rsidRPr="006158B0">
        <w:t>.</w:t>
      </w:r>
    </w:p>
    <w:p w14:paraId="4ACF94CA" w14:textId="188BF043" w:rsidR="00402A34" w:rsidRPr="006158B0" w:rsidRDefault="00402A34" w:rsidP="00C62909"/>
    <w:p w14:paraId="4B8CFCE0" w14:textId="67F682B3" w:rsidR="00402A34" w:rsidRPr="006158B0" w:rsidRDefault="00402A34" w:rsidP="00C62909">
      <w:pPr>
        <w:pStyle w:val="Heading2"/>
      </w:pPr>
      <w:bookmarkStart w:id="19" w:name="_Toc19374640"/>
      <w:r w:rsidRPr="006158B0">
        <w:t>Income</w:t>
      </w:r>
      <w:bookmarkEnd w:id="19"/>
    </w:p>
    <w:p w14:paraId="770109EE" w14:textId="6D3328F8" w:rsidR="00402A34" w:rsidRPr="006158B0" w:rsidRDefault="00C711F4" w:rsidP="00C62909">
      <w:r w:rsidRPr="006158B0">
        <w:t xml:space="preserve">Income is </w:t>
      </w:r>
      <w:r w:rsidR="000B49FE" w:rsidRPr="006158B0">
        <w:t xml:space="preserve">(by far) </w:t>
      </w:r>
      <w:r w:rsidRPr="006158B0">
        <w:t xml:space="preserve">the most problematic theme explored within the </w:t>
      </w:r>
      <w:r w:rsidR="00AF30F7" w:rsidRPr="006158B0">
        <w:t>household</w:t>
      </w:r>
      <w:r w:rsidRPr="006158B0">
        <w:t xml:space="preserve"> survey. Th</w:t>
      </w:r>
      <w:r w:rsidR="000B49FE" w:rsidRPr="006158B0">
        <w:t xml:space="preserve">ere are numerous confounding issues associated with income, including people’s general tendencies to not want to discuss income with strangers, as well as tendencies to exaggerate (both positively and negatively) the information in order to portray desired personas. </w:t>
      </w:r>
      <w:r w:rsidR="00424AE7" w:rsidRPr="006158B0">
        <w:t>Further complicating calculation of income amongst cassava farmers is that they often do not keep records of their expenditures or incomes. Furthermore, they are also often operating on credit with lenders who are simultaneously providing inputs for their on-farm activities</w:t>
      </w:r>
      <w:r w:rsidR="00E424F8">
        <w:t xml:space="preserve"> , often with unclear costs and interest rates</w:t>
      </w:r>
      <w:r w:rsidR="00424AE7" w:rsidRPr="006158B0">
        <w:t xml:space="preserve">. The </w:t>
      </w:r>
      <w:r w:rsidR="00AF30F7" w:rsidRPr="006158B0">
        <w:t>diversity</w:t>
      </w:r>
      <w:r w:rsidR="00424AE7" w:rsidRPr="006158B0">
        <w:t xml:space="preserve"> of on-farm practices (i.e., cassava, fruit tree, livestock) and that these practices operate on </w:t>
      </w:r>
      <w:r w:rsidR="00E424F8">
        <w:t>entirely</w:t>
      </w:r>
      <w:r w:rsidR="00424AE7" w:rsidRPr="006158B0">
        <w:t xml:space="preserve"> different timing</w:t>
      </w:r>
      <w:r w:rsidR="00E424F8">
        <w:t xml:space="preserve"> cycle</w:t>
      </w:r>
      <w:r w:rsidR="00424AE7" w:rsidRPr="006158B0">
        <w:t>s, means that farmers often have a limited ability to communicate exact figures. Finally, there are no reliable proxies within the literature to estimate wealth amongst these farmers, reflective</w:t>
      </w:r>
      <w:r w:rsidR="00E424F8">
        <w:t xml:space="preserve"> of</w:t>
      </w:r>
      <w:r w:rsidR="00424AE7" w:rsidRPr="006158B0">
        <w:t xml:space="preserve"> the paucity of reliable research that explores their livelihoods. </w:t>
      </w:r>
    </w:p>
    <w:p w14:paraId="4890B847" w14:textId="72FA6271" w:rsidR="00FC3B2F" w:rsidRPr="006158B0" w:rsidRDefault="00FC3B2F" w:rsidP="00C62909"/>
    <w:p w14:paraId="0A9F836A" w14:textId="50E91676" w:rsidR="00FC3B2F" w:rsidRPr="006158B0" w:rsidRDefault="00FC3B2F" w:rsidP="00C62909">
      <w:r w:rsidRPr="006158B0">
        <w:t>On</w:t>
      </w:r>
      <w:r w:rsidR="006B248E">
        <w:t>-</w:t>
      </w:r>
      <w:r w:rsidRPr="006158B0">
        <w:t xml:space="preserve">farm income is </w:t>
      </w:r>
      <w:r w:rsidR="00A46E84" w:rsidRPr="006158B0">
        <w:t xml:space="preserve">calculated using farmer reported incomes drawn from livestock, tree crops, upland crops, and cassava. These specific data must be </w:t>
      </w:r>
      <w:r w:rsidR="00D64D79" w:rsidRPr="006158B0">
        <w:t>cautiously examined, with findings or conclusions only suggestive. As such, it is interesting to see the ‘long tail’ of income</w:t>
      </w:r>
      <w:r w:rsidR="00D86CFD">
        <w:t xml:space="preserve"> (</w:t>
      </w:r>
      <w:r w:rsidR="00D86CFD" w:rsidRPr="00D86CFD">
        <w:rPr>
          <w:highlight w:val="yellow"/>
        </w:rPr>
        <w:t>Figure 12</w:t>
      </w:r>
      <w:r w:rsidR="00D86CFD">
        <w:t>)</w:t>
      </w:r>
      <w:r w:rsidR="00D64D79" w:rsidRPr="006158B0">
        <w:t>, which supports the widely held and unsurprising belief that farmers are poor (i.e., the vast majority reporting total income under $5,000/year)</w:t>
      </w:r>
      <w:r w:rsidR="00004C0B" w:rsidRPr="006158B0">
        <w:t xml:space="preserve">. Also unsurprising given the </w:t>
      </w:r>
      <w:r w:rsidR="00AF30F7" w:rsidRPr="006158B0">
        <w:t>sampling</w:t>
      </w:r>
      <w:r w:rsidR="00004C0B" w:rsidRPr="006158B0">
        <w:t xml:space="preserve">, Cassava is clearly the most important crop for the vast majority of farms. </w:t>
      </w:r>
    </w:p>
    <w:p w14:paraId="48666719" w14:textId="77777777" w:rsidR="00FC3B2F" w:rsidRPr="006158B0" w:rsidRDefault="00FC3B2F" w:rsidP="00C62909">
      <w:r w:rsidRPr="006158B0">
        <w:rPr>
          <w:noProof/>
        </w:rPr>
        <w:lastRenderedPageBreak/>
        <w:drawing>
          <wp:inline distT="0" distB="0" distL="0" distR="0" wp14:anchorId="46B0C326" wp14:editId="19CB22D1">
            <wp:extent cx="5255288" cy="3599623"/>
            <wp:effectExtent l="12700" t="12700" r="152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 farm income.png"/>
                    <pic:cNvPicPr/>
                  </pic:nvPicPr>
                  <pic:blipFill>
                    <a:blip r:embed="rId35">
                      <a:extLst>
                        <a:ext uri="{28A0092B-C50C-407E-A947-70E740481C1C}">
                          <a14:useLocalDpi xmlns:a14="http://schemas.microsoft.com/office/drawing/2010/main" val="0"/>
                        </a:ext>
                      </a:extLst>
                    </a:blip>
                    <a:stretch>
                      <a:fillRect/>
                    </a:stretch>
                  </pic:blipFill>
                  <pic:spPr>
                    <a:xfrm>
                      <a:off x="0" y="0"/>
                      <a:ext cx="5260366" cy="3603101"/>
                    </a:xfrm>
                    <a:prstGeom prst="rect">
                      <a:avLst/>
                    </a:prstGeom>
                    <a:ln>
                      <a:solidFill>
                        <a:schemeClr val="tx1"/>
                      </a:solidFill>
                    </a:ln>
                  </pic:spPr>
                </pic:pic>
              </a:graphicData>
            </a:graphic>
          </wp:inline>
        </w:drawing>
      </w:r>
    </w:p>
    <w:p w14:paraId="4208D39E" w14:textId="583F1A8E" w:rsidR="00FC3B2F" w:rsidRPr="006158B0" w:rsidRDefault="00FC3B2F" w:rsidP="00C62909">
      <w:pPr>
        <w:pStyle w:val="Caption"/>
      </w:pPr>
      <w:bookmarkStart w:id="20" w:name="_Toc19374661"/>
      <w:r w:rsidRPr="006158B0">
        <w:t xml:space="preserve">Figure </w:t>
      </w:r>
      <w:r w:rsidRPr="006158B0">
        <w:fldChar w:fldCharType="begin"/>
      </w:r>
      <w:r w:rsidRPr="006158B0">
        <w:instrText xml:space="preserve"> SEQ Figure \* ARABIC </w:instrText>
      </w:r>
      <w:r w:rsidRPr="006158B0">
        <w:fldChar w:fldCharType="separate"/>
      </w:r>
      <w:r w:rsidR="006158B0">
        <w:rPr>
          <w:noProof/>
        </w:rPr>
        <w:t>12</w:t>
      </w:r>
      <w:r w:rsidRPr="006158B0">
        <w:fldChar w:fldCharType="end"/>
      </w:r>
      <w:r w:rsidR="00DA6D27" w:rsidRPr="006158B0">
        <w:t>: far right findings because N/A chosen for some incomes.</w:t>
      </w:r>
      <w:bookmarkEnd w:id="20"/>
    </w:p>
    <w:p w14:paraId="6FE9B065" w14:textId="77777777" w:rsidR="00AE56D4" w:rsidRPr="006158B0" w:rsidRDefault="00AE56D4" w:rsidP="00C62909">
      <w:r w:rsidRPr="006158B0">
        <w:rPr>
          <w:noProof/>
        </w:rPr>
        <w:drawing>
          <wp:inline distT="0" distB="0" distL="0" distR="0" wp14:anchorId="72271181" wp14:editId="0CFD3AB4">
            <wp:extent cx="2519944" cy="1800000"/>
            <wp:effectExtent l="12700" t="12700" r="7620" b="165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come on off farm.png"/>
                    <pic:cNvPicPr/>
                  </pic:nvPicPr>
                  <pic:blipFill>
                    <a:blip r:embed="rId36">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r w:rsidRPr="006158B0">
        <w:tab/>
      </w:r>
      <w:r w:rsidRPr="006158B0">
        <w:rPr>
          <w:noProof/>
        </w:rPr>
        <w:drawing>
          <wp:inline distT="0" distB="0" distL="0" distR="0" wp14:anchorId="2DB51C87" wp14:editId="69C1BBF1">
            <wp:extent cx="2519944" cy="1800000"/>
            <wp:effectExtent l="12700" t="12700" r="7620" b="165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come by land area.png"/>
                    <pic:cNvPicPr/>
                  </pic:nvPicPr>
                  <pic:blipFill>
                    <a:blip r:embed="rId37">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p>
    <w:p w14:paraId="78C5D2BB" w14:textId="5E321993" w:rsidR="00AE56D4" w:rsidRPr="006158B0" w:rsidRDefault="00AE56D4" w:rsidP="00C62909">
      <w:pPr>
        <w:pStyle w:val="Caption"/>
      </w:pPr>
      <w:bookmarkStart w:id="21" w:name="_Toc19374662"/>
      <w:r w:rsidRPr="006158B0">
        <w:t xml:space="preserve">Figure </w:t>
      </w:r>
      <w:r w:rsidRPr="006158B0">
        <w:fldChar w:fldCharType="begin"/>
      </w:r>
      <w:r w:rsidRPr="006158B0">
        <w:instrText xml:space="preserve"> SEQ Figure \* ARABIC </w:instrText>
      </w:r>
      <w:r w:rsidRPr="006158B0">
        <w:fldChar w:fldCharType="separate"/>
      </w:r>
      <w:r w:rsidR="006158B0">
        <w:rPr>
          <w:noProof/>
        </w:rPr>
        <w:t>13</w:t>
      </w:r>
      <w:r w:rsidRPr="006158B0">
        <w:fldChar w:fldCharType="end"/>
      </w:r>
      <w:r w:rsidRPr="006158B0">
        <w:tab/>
      </w:r>
      <w:r w:rsidR="00E7600B" w:rsidRPr="006158B0">
        <w:t>: ordered income inclusive on/off farm</w:t>
      </w:r>
      <w:r w:rsidRPr="006158B0">
        <w:tab/>
      </w:r>
      <w:r w:rsidRPr="006158B0">
        <w:tab/>
        <w:t xml:space="preserve">Figure </w:t>
      </w:r>
      <w:r w:rsidRPr="006158B0">
        <w:fldChar w:fldCharType="begin"/>
      </w:r>
      <w:r w:rsidRPr="006158B0">
        <w:instrText xml:space="preserve"> SEQ Figure \* ARABIC </w:instrText>
      </w:r>
      <w:r w:rsidRPr="006158B0">
        <w:fldChar w:fldCharType="separate"/>
      </w:r>
      <w:r w:rsidR="006158B0">
        <w:rPr>
          <w:noProof/>
        </w:rPr>
        <w:t>14</w:t>
      </w:r>
      <w:r w:rsidRPr="006158B0">
        <w:fldChar w:fldCharType="end"/>
      </w:r>
      <w:r w:rsidR="00E7600B" w:rsidRPr="006158B0">
        <w:t>: differentiated by land area</w:t>
      </w:r>
      <w:bookmarkEnd w:id="21"/>
    </w:p>
    <w:p w14:paraId="0B45B0E7" w14:textId="5BE588D3" w:rsidR="007F1429" w:rsidRPr="006158B0" w:rsidRDefault="00291C89" w:rsidP="00C62909">
      <w:r w:rsidRPr="006158B0">
        <w:t xml:space="preserve">The labour allocation within households (see above) also means that most of the </w:t>
      </w:r>
      <w:r w:rsidR="00AF30F7" w:rsidRPr="006158B0">
        <w:t>households</w:t>
      </w:r>
      <w:r w:rsidRPr="006158B0">
        <w:t xml:space="preserve"> receive off-farm income for at least parts of each year.</w:t>
      </w:r>
      <w:r w:rsidR="00613B8D">
        <w:t xml:space="preserve"> </w:t>
      </w:r>
      <w:r w:rsidR="00613B8D" w:rsidRPr="00613B8D">
        <w:rPr>
          <w:highlight w:val="yellow"/>
        </w:rPr>
        <w:t>Figure 14</w:t>
      </w:r>
      <w:r w:rsidR="00613B8D">
        <w:t xml:space="preserve"> suggests that off-farm income becomes a smaller proportion of total income with land size</w:t>
      </w:r>
      <w:r w:rsidR="008A3DE6">
        <w:t>, confirming the challenges facing smallholder</w:t>
      </w:r>
      <w:r w:rsidR="009B13E7">
        <w:t>s</w:t>
      </w:r>
      <w:r w:rsidR="00996467">
        <w:t xml:space="preserve"> and the adaptive strategy/necessity of diversified incomes</w:t>
      </w:r>
      <w:r w:rsidR="00613B8D">
        <w:t xml:space="preserve">. </w:t>
      </w:r>
      <w:r w:rsidRPr="006158B0">
        <w:t xml:space="preserve"> </w:t>
      </w:r>
      <w:r w:rsidR="007F1429" w:rsidRPr="006158B0">
        <w:t>Further complicating matters, there may be individuals sending remittances that are not listed as a member of the household</w:t>
      </w:r>
      <w:r w:rsidR="00106374">
        <w:t xml:space="preserve"> and therefore overlooked in these calculation</w:t>
      </w:r>
      <w:r w:rsidR="007F1429" w:rsidRPr="006158B0">
        <w:t>. Of the farms that responded that no household members worked off-farm (14.6% of farms), 70% had income from remittances or “other” sources</w:t>
      </w:r>
      <w:r w:rsidR="00D30C19">
        <w:t>, possibly indicating support from extended family but likely a member of the immediate family who has sought work in Thailand or another urban centre</w:t>
      </w:r>
      <w:r w:rsidR="007F1429" w:rsidRPr="006158B0">
        <w:t>. For some of these farms, large proportions (as much as 91%) of their total income came from these sources.</w:t>
      </w:r>
      <w:r w:rsidR="00911E0A" w:rsidRPr="006158B0">
        <w:t xml:space="preserve"> When </w:t>
      </w:r>
      <w:r w:rsidR="00AF30F7" w:rsidRPr="006158B0">
        <w:t>comparing</w:t>
      </w:r>
      <w:r w:rsidR="00911E0A" w:rsidRPr="006158B0">
        <w:t xml:space="preserve"> on-farm income against area of land managed, perhaps the most important (and only) reliable findings is recognition for </w:t>
      </w:r>
      <w:r w:rsidR="00AF30F7" w:rsidRPr="006158B0">
        <w:t>the</w:t>
      </w:r>
      <w:r w:rsidR="00911E0A" w:rsidRPr="006158B0">
        <w:t xml:space="preserve"> </w:t>
      </w:r>
      <w:r w:rsidR="00AF30F7" w:rsidRPr="006158B0">
        <w:t>extreme</w:t>
      </w:r>
      <w:r w:rsidR="00911E0A" w:rsidRPr="006158B0">
        <w:t xml:space="preserve"> variability and caution that must be taken when considering the data</w:t>
      </w:r>
      <w:r w:rsidR="006F10D7" w:rsidRPr="006158B0">
        <w:t xml:space="preserve"> </w:t>
      </w:r>
      <w:r w:rsidR="006F10D7" w:rsidRPr="006158B0">
        <w:rPr>
          <w:highlight w:val="yellow"/>
        </w:rPr>
        <w:t>(Figure 1</w:t>
      </w:r>
      <w:r w:rsidR="00A37397" w:rsidRPr="006158B0">
        <w:rPr>
          <w:highlight w:val="yellow"/>
        </w:rPr>
        <w:t>5</w:t>
      </w:r>
      <w:r w:rsidR="006F10D7" w:rsidRPr="006158B0">
        <w:rPr>
          <w:highlight w:val="yellow"/>
        </w:rPr>
        <w:t>)</w:t>
      </w:r>
      <w:r w:rsidR="00911E0A" w:rsidRPr="006158B0">
        <w:t xml:space="preserve">. </w:t>
      </w:r>
    </w:p>
    <w:p w14:paraId="3E6BBDBD" w14:textId="77777777" w:rsidR="00291C89" w:rsidRPr="006158B0" w:rsidRDefault="00291C89" w:rsidP="00C62909"/>
    <w:p w14:paraId="2DC3E03C" w14:textId="77777777" w:rsidR="00291C89" w:rsidRPr="006158B0" w:rsidRDefault="00291C89" w:rsidP="00C62909">
      <w:r w:rsidRPr="006158B0">
        <w:rPr>
          <w:noProof/>
        </w:rPr>
        <w:lastRenderedPageBreak/>
        <w:drawing>
          <wp:inline distT="0" distB="0" distL="0" distR="0" wp14:anchorId="39E7690E" wp14:editId="4854015D">
            <wp:extent cx="5039888" cy="3600000"/>
            <wp:effectExtent l="12700" t="12700" r="1524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ff farm income.png"/>
                    <pic:cNvPicPr/>
                  </pic:nvPicPr>
                  <pic:blipFill>
                    <a:blip r:embed="rId38">
                      <a:extLst>
                        <a:ext uri="{28A0092B-C50C-407E-A947-70E740481C1C}">
                          <a14:useLocalDpi xmlns:a14="http://schemas.microsoft.com/office/drawing/2010/main" val="0"/>
                        </a:ext>
                      </a:extLst>
                    </a:blip>
                    <a:stretch>
                      <a:fillRect/>
                    </a:stretch>
                  </pic:blipFill>
                  <pic:spPr>
                    <a:xfrm>
                      <a:off x="0" y="0"/>
                      <a:ext cx="5039888" cy="3600000"/>
                    </a:xfrm>
                    <a:prstGeom prst="rect">
                      <a:avLst/>
                    </a:prstGeom>
                    <a:ln>
                      <a:solidFill>
                        <a:schemeClr val="tx1"/>
                      </a:solidFill>
                    </a:ln>
                  </pic:spPr>
                </pic:pic>
              </a:graphicData>
            </a:graphic>
          </wp:inline>
        </w:drawing>
      </w:r>
    </w:p>
    <w:p w14:paraId="24840F45" w14:textId="060D5408" w:rsidR="00291C89" w:rsidRPr="006158B0" w:rsidRDefault="00291C89" w:rsidP="00C62909">
      <w:pPr>
        <w:pStyle w:val="Caption"/>
      </w:pPr>
      <w:bookmarkStart w:id="22" w:name="_Toc19374663"/>
      <w:r w:rsidRPr="006158B0">
        <w:t xml:space="preserve">Figure </w:t>
      </w:r>
      <w:r w:rsidRPr="006158B0">
        <w:fldChar w:fldCharType="begin"/>
      </w:r>
      <w:r w:rsidRPr="006158B0">
        <w:instrText xml:space="preserve"> SEQ Figure \* ARABIC </w:instrText>
      </w:r>
      <w:r w:rsidRPr="006158B0">
        <w:fldChar w:fldCharType="separate"/>
      </w:r>
      <w:r w:rsidR="006158B0">
        <w:rPr>
          <w:noProof/>
        </w:rPr>
        <w:t>15</w:t>
      </w:r>
      <w:r w:rsidRPr="006158B0">
        <w:fldChar w:fldCharType="end"/>
      </w:r>
      <w:r w:rsidRPr="006158B0">
        <w:t>: extreme variability of income by land managed</w:t>
      </w:r>
      <w:bookmarkEnd w:id="22"/>
    </w:p>
    <w:p w14:paraId="10E72463" w14:textId="2A269A3F" w:rsidR="00D865DC" w:rsidRPr="006158B0" w:rsidRDefault="00D865DC" w:rsidP="00C62909">
      <w:r w:rsidRPr="006158B0">
        <w:t xml:space="preserve">It is </w:t>
      </w:r>
      <w:r w:rsidR="005371F9">
        <w:t>important</w:t>
      </w:r>
      <w:r w:rsidRPr="006158B0">
        <w:t xml:space="preserve"> to note the incredible variation in reported price </w:t>
      </w:r>
      <w:r w:rsidR="00AF30F7" w:rsidRPr="006158B0">
        <w:t>received</w:t>
      </w:r>
      <w:r w:rsidRPr="006158B0">
        <w:t xml:space="preserve"> for upland crops</w:t>
      </w:r>
      <w:r w:rsidR="00530EE4">
        <w:t xml:space="preserve"> (</w:t>
      </w:r>
      <w:r w:rsidR="00530EE4" w:rsidRPr="00530EE4">
        <w:rPr>
          <w:highlight w:val="yellow"/>
        </w:rPr>
        <w:t>Figure 17</w:t>
      </w:r>
      <w:r w:rsidR="00530EE4">
        <w:t>)</w:t>
      </w:r>
      <w:r w:rsidRPr="006158B0">
        <w:t>. Note that some conservative preliminary data cleaning has already removed the most extreme points.</w:t>
      </w:r>
    </w:p>
    <w:p w14:paraId="4E083593" w14:textId="301EC001" w:rsidR="00FB1D8A" w:rsidRPr="006158B0" w:rsidRDefault="00FB1D8A" w:rsidP="00C62909"/>
    <w:p w14:paraId="471CDFC3" w14:textId="77777777" w:rsidR="00557B87" w:rsidRPr="006158B0" w:rsidRDefault="00557B87" w:rsidP="00C62909">
      <w:r w:rsidRPr="006158B0">
        <w:rPr>
          <w:noProof/>
        </w:rPr>
        <w:drawing>
          <wp:inline distT="0" distB="0" distL="0" distR="0" wp14:anchorId="237E4511" wp14:editId="59C52D71">
            <wp:extent cx="5040000" cy="720240"/>
            <wp:effectExtent l="12700" t="12700" r="14605" b="165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ssava price variability.png"/>
                    <pic:cNvPicPr/>
                  </pic:nvPicPr>
                  <pic:blipFill>
                    <a:blip r:embed="rId39">
                      <a:extLst>
                        <a:ext uri="{28A0092B-C50C-407E-A947-70E740481C1C}">
                          <a14:useLocalDpi xmlns:a14="http://schemas.microsoft.com/office/drawing/2010/main" val="0"/>
                        </a:ext>
                      </a:extLst>
                    </a:blip>
                    <a:stretch>
                      <a:fillRect/>
                    </a:stretch>
                  </pic:blipFill>
                  <pic:spPr>
                    <a:xfrm>
                      <a:off x="0" y="0"/>
                      <a:ext cx="5040000" cy="720240"/>
                    </a:xfrm>
                    <a:prstGeom prst="rect">
                      <a:avLst/>
                    </a:prstGeom>
                    <a:ln>
                      <a:solidFill>
                        <a:schemeClr val="tx1"/>
                      </a:solidFill>
                    </a:ln>
                  </pic:spPr>
                </pic:pic>
              </a:graphicData>
            </a:graphic>
          </wp:inline>
        </w:drawing>
      </w:r>
    </w:p>
    <w:p w14:paraId="39C1245E" w14:textId="1AD9B8A9" w:rsidR="00557B87" w:rsidRPr="006158B0" w:rsidRDefault="00557B87" w:rsidP="00C62909">
      <w:pPr>
        <w:pStyle w:val="Caption"/>
      </w:pPr>
      <w:bookmarkStart w:id="23" w:name="_Toc19374664"/>
      <w:r w:rsidRPr="006158B0">
        <w:t xml:space="preserve">Figure </w:t>
      </w:r>
      <w:r w:rsidRPr="006158B0">
        <w:fldChar w:fldCharType="begin"/>
      </w:r>
      <w:r w:rsidRPr="006158B0">
        <w:instrText xml:space="preserve"> SEQ Figure \* ARABIC </w:instrText>
      </w:r>
      <w:r w:rsidRPr="006158B0">
        <w:fldChar w:fldCharType="separate"/>
      </w:r>
      <w:r w:rsidR="006158B0">
        <w:rPr>
          <w:noProof/>
        </w:rPr>
        <w:t>16</w:t>
      </w:r>
      <w:r w:rsidRPr="006158B0">
        <w:fldChar w:fldCharType="end"/>
      </w:r>
      <w:r w:rsidRPr="006158B0">
        <w:t>:</w:t>
      </w:r>
      <w:bookmarkEnd w:id="23"/>
    </w:p>
    <w:p w14:paraId="4AD3ECB1" w14:textId="19AF4C9F" w:rsidR="00DE6DCB" w:rsidRPr="006158B0" w:rsidRDefault="00DE6DCB" w:rsidP="00C62909">
      <w:r w:rsidRPr="006158B0">
        <w:rPr>
          <w:highlight w:val="yellow"/>
        </w:rPr>
        <w:t>Figure 1</w:t>
      </w:r>
      <w:r w:rsidR="00A37397" w:rsidRPr="006158B0">
        <w:rPr>
          <w:highlight w:val="yellow"/>
        </w:rPr>
        <w:t>6</w:t>
      </w:r>
      <w:r w:rsidRPr="006158B0">
        <w:t xml:space="preserve"> indicates that there is some incredible variation in the reported prices that the </w:t>
      </w:r>
      <w:r w:rsidR="00AF30F7" w:rsidRPr="006158B0">
        <w:t>households</w:t>
      </w:r>
      <w:r w:rsidRPr="006158B0">
        <w:t xml:space="preserve"> receive for cassava. The highest price of cassava (even after initial data cleaning) was reported to be 20 times that of the lowest price. </w:t>
      </w:r>
      <w:r w:rsidR="00F23FE4" w:rsidRPr="006158B0">
        <w:t>Rather than accept the absolute figure</w:t>
      </w:r>
      <w:r w:rsidR="004A63AA">
        <w:t>s</w:t>
      </w:r>
      <w:r w:rsidR="00F23FE4" w:rsidRPr="006158B0">
        <w:t xml:space="preserve">, it is more </w:t>
      </w:r>
      <w:r w:rsidR="004A63AA">
        <w:t>appropriate</w:t>
      </w:r>
      <w:r w:rsidR="00F23FE4" w:rsidRPr="006158B0">
        <w:t xml:space="preserve"> to recognise that farmers appear to have an extremely variable ability to secure the price paid for cassava</w:t>
      </w:r>
      <w:r w:rsidR="004A63AA">
        <w:t>, as well as difficulties communicating the prices received</w:t>
      </w:r>
      <w:r w:rsidR="00F23FE4" w:rsidRPr="006158B0">
        <w:t xml:space="preserve">. Given the above findings with regards to income variability, this finding (while problematic) does contribute to a conclusion that farmers are </w:t>
      </w:r>
      <w:r w:rsidR="004A63AA">
        <w:t xml:space="preserve">likely to be </w:t>
      </w:r>
      <w:r w:rsidR="00F23FE4" w:rsidRPr="006158B0">
        <w:t xml:space="preserve">receiving </w:t>
      </w:r>
      <w:r w:rsidR="00D4074D">
        <w:t>vastly</w:t>
      </w:r>
      <w:r w:rsidR="00F23FE4" w:rsidRPr="006158B0">
        <w:t xml:space="preserve"> different prices for their product. Further analysis is needed, </w:t>
      </w:r>
      <w:r w:rsidR="00AF30F7" w:rsidRPr="006158B0">
        <w:t>especially</w:t>
      </w:r>
      <w:r w:rsidR="00F23FE4" w:rsidRPr="006158B0">
        <w:t xml:space="preserve"> with regards to the time of year that they are selling, to who, and under what circumstances. </w:t>
      </w:r>
      <w:r w:rsidR="00A6648B" w:rsidRPr="006158B0">
        <w:t>Indeed, high variation in reported price is common to all the upland crops. We have removed sugarcane, peanuts and pepper since there were only one non-zero observation of each.</w:t>
      </w:r>
    </w:p>
    <w:p w14:paraId="6C04406F" w14:textId="77777777" w:rsidR="00170199" w:rsidRPr="006158B0" w:rsidRDefault="00170199" w:rsidP="00C62909"/>
    <w:p w14:paraId="410B4696" w14:textId="77777777" w:rsidR="00BB2E9A" w:rsidRPr="006158B0" w:rsidRDefault="00557B87" w:rsidP="00C62909">
      <w:r w:rsidRPr="006158B0">
        <w:rPr>
          <w:noProof/>
        </w:rPr>
        <w:lastRenderedPageBreak/>
        <w:drawing>
          <wp:inline distT="0" distB="0" distL="0" distR="0" wp14:anchorId="6719515C" wp14:editId="7C6D2E06">
            <wp:extent cx="5039888" cy="3600000"/>
            <wp:effectExtent l="12700" t="12700" r="1524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ariability aross farm activities extreme.png"/>
                    <pic:cNvPicPr/>
                  </pic:nvPicPr>
                  <pic:blipFill>
                    <a:blip r:embed="rId40">
                      <a:extLst>
                        <a:ext uri="{28A0092B-C50C-407E-A947-70E740481C1C}">
                          <a14:useLocalDpi xmlns:a14="http://schemas.microsoft.com/office/drawing/2010/main" val="0"/>
                        </a:ext>
                      </a:extLst>
                    </a:blip>
                    <a:stretch>
                      <a:fillRect/>
                    </a:stretch>
                  </pic:blipFill>
                  <pic:spPr>
                    <a:xfrm>
                      <a:off x="0" y="0"/>
                      <a:ext cx="5039888" cy="3600000"/>
                    </a:xfrm>
                    <a:prstGeom prst="rect">
                      <a:avLst/>
                    </a:prstGeom>
                    <a:ln>
                      <a:solidFill>
                        <a:schemeClr val="tx1"/>
                      </a:solidFill>
                    </a:ln>
                  </pic:spPr>
                </pic:pic>
              </a:graphicData>
            </a:graphic>
          </wp:inline>
        </w:drawing>
      </w:r>
    </w:p>
    <w:p w14:paraId="4F944795" w14:textId="5C05E7E9" w:rsidR="00AF73BB" w:rsidRPr="006158B0" w:rsidRDefault="00BB2E9A" w:rsidP="00C62909">
      <w:pPr>
        <w:pStyle w:val="Caption"/>
      </w:pPr>
      <w:bookmarkStart w:id="24" w:name="_Toc19374665"/>
      <w:r w:rsidRPr="006158B0">
        <w:t xml:space="preserve">Figure </w:t>
      </w:r>
      <w:r w:rsidRPr="006158B0">
        <w:fldChar w:fldCharType="begin"/>
      </w:r>
      <w:r w:rsidRPr="006158B0">
        <w:instrText xml:space="preserve"> SEQ Figure \* ARABIC </w:instrText>
      </w:r>
      <w:r w:rsidRPr="006158B0">
        <w:fldChar w:fldCharType="separate"/>
      </w:r>
      <w:r w:rsidR="006158B0">
        <w:rPr>
          <w:noProof/>
        </w:rPr>
        <w:t>17</w:t>
      </w:r>
      <w:bookmarkEnd w:id="24"/>
      <w:r w:rsidRPr="006158B0">
        <w:fldChar w:fldCharType="end"/>
      </w:r>
    </w:p>
    <w:p w14:paraId="57D066BF" w14:textId="31A85594" w:rsidR="00D865DC" w:rsidRPr="006158B0" w:rsidRDefault="00FD0524" w:rsidP="00C62909">
      <w:pPr>
        <w:pStyle w:val="Heading2"/>
      </w:pPr>
      <w:bookmarkStart w:id="25" w:name="_Toc19374641"/>
      <w:r w:rsidRPr="006158B0">
        <w:t>Cassava</w:t>
      </w:r>
      <w:bookmarkEnd w:id="25"/>
      <w:r w:rsidRPr="006158B0">
        <w:t xml:space="preserve"> </w:t>
      </w:r>
    </w:p>
    <w:p w14:paraId="101E7576" w14:textId="1A232C2A" w:rsidR="00826F54" w:rsidRPr="006158B0" w:rsidRDefault="00826F54" w:rsidP="00C62909">
      <w:r w:rsidRPr="006158B0">
        <w:t xml:space="preserve">We are interested in the production and profitability of cassava as a function of the area of land used. We have this data for 2016, presented in the </w:t>
      </w:r>
      <w:r w:rsidRPr="00D926C0">
        <w:rPr>
          <w:highlight w:val="yellow"/>
        </w:rPr>
        <w:t>three figures</w:t>
      </w:r>
      <w:r w:rsidR="00D926C0" w:rsidRPr="00D926C0">
        <w:rPr>
          <w:highlight w:val="yellow"/>
        </w:rPr>
        <w:t xml:space="preserve"> below</w:t>
      </w:r>
      <w:r w:rsidRPr="006158B0">
        <w:t xml:space="preserve">. </w:t>
      </w:r>
      <w:r w:rsidR="00BA76CF" w:rsidRPr="006158B0">
        <w:t>These data show general trends but also significant ‘scatter’; the most reliable reported data being the income relative to Kilograms</w:t>
      </w:r>
      <w:r w:rsidR="00E91D14" w:rsidRPr="006158B0">
        <w:t xml:space="preserve"> </w:t>
      </w:r>
      <w:r w:rsidR="00E91D14" w:rsidRPr="006158B0">
        <w:rPr>
          <w:highlight w:val="yellow"/>
        </w:rPr>
        <w:t>(Figure 1</w:t>
      </w:r>
      <w:r w:rsidR="00A37397" w:rsidRPr="006158B0">
        <w:rPr>
          <w:highlight w:val="yellow"/>
        </w:rPr>
        <w:t>8</w:t>
      </w:r>
      <w:r w:rsidR="00E91D14" w:rsidRPr="006158B0">
        <w:rPr>
          <w:highlight w:val="yellow"/>
        </w:rPr>
        <w:t>)</w:t>
      </w:r>
      <w:r w:rsidR="00BA76CF" w:rsidRPr="006158B0">
        <w:t xml:space="preserve">, which is perhaps indicative of the information that farmers are most familiar with (i.e., weight is how they are paid when they deliver their product to the silos). </w:t>
      </w:r>
      <w:r w:rsidR="009D50F2" w:rsidRPr="006158B0">
        <w:t xml:space="preserve">Similarly, the scatter of the figures </w:t>
      </w:r>
      <w:r w:rsidR="00AF30F7" w:rsidRPr="006158B0">
        <w:t>associated</w:t>
      </w:r>
      <w:r w:rsidR="009D50F2" w:rsidRPr="006158B0">
        <w:t xml:space="preserve"> with area confirm the belief that farmers have a relatively poor understanding of the total area that they farm.</w:t>
      </w:r>
    </w:p>
    <w:p w14:paraId="746A1AA5" w14:textId="258D1EF5" w:rsidR="00B92353" w:rsidRPr="006158B0" w:rsidRDefault="00DE0DA5" w:rsidP="00C62909">
      <w:r w:rsidRPr="006158B0">
        <w:rPr>
          <w:noProof/>
        </w:rPr>
        <w:drawing>
          <wp:inline distT="0" distB="0" distL="0" distR="0" wp14:anchorId="15068875" wp14:editId="038BA48E">
            <wp:extent cx="2519944" cy="1800000"/>
            <wp:effectExtent l="12700" t="12700" r="7620" b="165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ssava by area.png"/>
                    <pic:cNvPicPr/>
                  </pic:nvPicPr>
                  <pic:blipFill>
                    <a:blip r:embed="rId41">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r w:rsidRPr="006158B0">
        <w:tab/>
      </w:r>
      <w:r w:rsidRPr="006158B0">
        <w:rPr>
          <w:noProof/>
        </w:rPr>
        <w:drawing>
          <wp:inline distT="0" distB="0" distL="0" distR="0" wp14:anchorId="41081170" wp14:editId="1F347F2E">
            <wp:extent cx="2519944" cy="1800000"/>
            <wp:effectExtent l="12700" t="12700" r="7620" b="165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ssava income by area.png"/>
                    <pic:cNvPicPr/>
                  </pic:nvPicPr>
                  <pic:blipFill>
                    <a:blip r:embed="rId42">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p>
    <w:p w14:paraId="31E96FF3" w14:textId="77777777" w:rsidR="00B92353" w:rsidRPr="006158B0" w:rsidRDefault="00B92353" w:rsidP="00C62909"/>
    <w:p w14:paraId="1FD10259" w14:textId="77777777" w:rsidR="00E91D14" w:rsidRPr="006158B0" w:rsidRDefault="00DE0DA5" w:rsidP="00C62909">
      <w:r w:rsidRPr="006158B0">
        <w:rPr>
          <w:noProof/>
        </w:rPr>
        <w:lastRenderedPageBreak/>
        <w:drawing>
          <wp:inline distT="0" distB="0" distL="0" distR="0" wp14:anchorId="64748F65" wp14:editId="3BFFC5E7">
            <wp:extent cx="2519944" cy="1800000"/>
            <wp:effectExtent l="12700" t="12700" r="7620" b="165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ssava income by KGs.png"/>
                    <pic:cNvPicPr/>
                  </pic:nvPicPr>
                  <pic:blipFill>
                    <a:blip r:embed="rId43">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p>
    <w:p w14:paraId="3053C682" w14:textId="1C4CF7B8" w:rsidR="00E91D14" w:rsidRPr="006158B0" w:rsidRDefault="00E91D14" w:rsidP="00C62909">
      <w:pPr>
        <w:pStyle w:val="Caption"/>
      </w:pPr>
      <w:bookmarkStart w:id="26" w:name="_Toc19374666"/>
      <w:r w:rsidRPr="006158B0">
        <w:t xml:space="preserve">Figure </w:t>
      </w:r>
      <w:r w:rsidRPr="006158B0">
        <w:fldChar w:fldCharType="begin"/>
      </w:r>
      <w:r w:rsidRPr="006158B0">
        <w:instrText xml:space="preserve"> SEQ Figure \* ARABIC </w:instrText>
      </w:r>
      <w:r w:rsidRPr="006158B0">
        <w:fldChar w:fldCharType="separate"/>
      </w:r>
      <w:r w:rsidR="006158B0">
        <w:rPr>
          <w:noProof/>
        </w:rPr>
        <w:t>18</w:t>
      </w:r>
      <w:r w:rsidRPr="006158B0">
        <w:fldChar w:fldCharType="end"/>
      </w:r>
      <w:r w:rsidRPr="006158B0">
        <w:t xml:space="preserve">: income by </w:t>
      </w:r>
      <w:bookmarkEnd w:id="26"/>
      <w:r w:rsidR="005558E5">
        <w:t>kilograms</w:t>
      </w:r>
    </w:p>
    <w:p w14:paraId="5CA4D565" w14:textId="3DD497D1" w:rsidR="00DE0DA5" w:rsidRPr="006158B0" w:rsidRDefault="00DE0DA5" w:rsidP="00C62909">
      <w:r w:rsidRPr="006158B0">
        <w:tab/>
      </w:r>
    </w:p>
    <w:p w14:paraId="472BDF97" w14:textId="345C4C88" w:rsidR="00B75ABA" w:rsidRPr="006158B0" w:rsidRDefault="005C7797" w:rsidP="00C62909">
      <w:r w:rsidRPr="006158B0">
        <w:t xml:space="preserve">Key to understanding farmer decision making is appreciation for farmers’ future outlook. Farmers were asked if they thought they would be planting cassava in five </w:t>
      </w:r>
      <w:r w:rsidR="00A47D6E" w:rsidRPr="006158B0">
        <w:t>years’ time</w:t>
      </w:r>
      <w:r w:rsidRPr="006158B0">
        <w:t xml:space="preserve">. The responses were: Yes (n=209), No (n=69), and Unsure (n=113). </w:t>
      </w:r>
      <w:r w:rsidR="00B75ABA" w:rsidRPr="006158B0">
        <w:t xml:space="preserve">Farms were asked why or why not they believed they would be planting cassava in five </w:t>
      </w:r>
      <w:r w:rsidR="00A47D6E" w:rsidRPr="006158B0">
        <w:t>years’ time</w:t>
      </w:r>
      <w:r w:rsidR="00B75ABA" w:rsidRPr="006158B0">
        <w:t>. These worded responses are extremely brief, such as “price of cassava gets better this year”. Some of the responses are difficult to interpret, such as “she’s getting very old”, whilst others are more straightforward. We have made a rough attempt to streamline the responses to this question into broad categories such as ‘price’, ‘yield’, ‘soil degradation’</w:t>
      </w:r>
      <w:r w:rsidR="00555DE1">
        <w:t>,</w:t>
      </w:r>
      <w:r w:rsidR="00B75ABA" w:rsidRPr="006158B0">
        <w:t xml:space="preserve"> and ‘tree crop’. Responses that were not easily </w:t>
      </w:r>
      <w:r w:rsidR="00EA6FB3" w:rsidRPr="006158B0">
        <w:rPr>
          <w:noProof/>
        </w:rPr>
        <mc:AlternateContent>
          <mc:Choice Requires="wpg">
            <w:drawing>
              <wp:anchor distT="0" distB="0" distL="114300" distR="114300" simplePos="0" relativeHeight="251653120" behindDoc="0" locked="0" layoutInCell="1" allowOverlap="1" wp14:anchorId="35DB03FA" wp14:editId="5E57FF9D">
                <wp:simplePos x="0" y="0"/>
                <wp:positionH relativeFrom="column">
                  <wp:posOffset>3342290</wp:posOffset>
                </wp:positionH>
                <wp:positionV relativeFrom="paragraph">
                  <wp:posOffset>13247</wp:posOffset>
                </wp:positionV>
                <wp:extent cx="2377440" cy="4161615"/>
                <wp:effectExtent l="12700" t="12700" r="10160" b="4445"/>
                <wp:wrapSquare wrapText="bothSides"/>
                <wp:docPr id="22" name="Group 22"/>
                <wp:cNvGraphicFramePr/>
                <a:graphic xmlns:a="http://schemas.openxmlformats.org/drawingml/2006/main">
                  <a:graphicData uri="http://schemas.microsoft.com/office/word/2010/wordprocessingGroup">
                    <wpg:wgp>
                      <wpg:cNvGrpSpPr/>
                      <wpg:grpSpPr>
                        <a:xfrm>
                          <a:off x="0" y="0"/>
                          <a:ext cx="2377440" cy="4161615"/>
                          <a:chOff x="0" y="0"/>
                          <a:chExt cx="2377440" cy="4161615"/>
                        </a:xfrm>
                      </wpg:grpSpPr>
                      <pic:pic xmlns:pic="http://schemas.openxmlformats.org/drawingml/2006/picture">
                        <pic:nvPicPr>
                          <pic:cNvPr id="19" name="Picture 19"/>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377440" cy="3840480"/>
                          </a:xfrm>
                          <a:prstGeom prst="rect">
                            <a:avLst/>
                          </a:prstGeom>
                          <a:ln>
                            <a:solidFill>
                              <a:schemeClr val="tx1"/>
                            </a:solidFill>
                          </a:ln>
                        </pic:spPr>
                      </pic:pic>
                      <wps:wsp>
                        <wps:cNvPr id="21" name="Text Box 21"/>
                        <wps:cNvSpPr txBox="1"/>
                        <wps:spPr>
                          <a:xfrm>
                            <a:off x="0" y="3865705"/>
                            <a:ext cx="2377440" cy="295910"/>
                          </a:xfrm>
                          <a:prstGeom prst="rect">
                            <a:avLst/>
                          </a:prstGeom>
                          <a:solidFill>
                            <a:prstClr val="white"/>
                          </a:solidFill>
                          <a:ln>
                            <a:noFill/>
                          </a:ln>
                        </wps:spPr>
                        <wps:txbx>
                          <w:txbxContent>
                            <w:p w14:paraId="2EC5E2A3" w14:textId="2935A566" w:rsidR="00467BE2" w:rsidRPr="00985E0E" w:rsidRDefault="00467BE2" w:rsidP="00611E52">
                              <w:pPr>
                                <w:pStyle w:val="Caption"/>
                                <w:rPr>
                                  <w:rFonts w:eastAsiaTheme="minorHAnsi"/>
                                  <w:noProof/>
                                </w:rPr>
                              </w:pPr>
                              <w:bookmarkStart w:id="27" w:name="_Toc19374200"/>
                              <w:bookmarkStart w:id="28" w:name="_Toc19374667"/>
                              <w:r>
                                <w:t xml:space="preserve">Figure </w:t>
                              </w:r>
                              <w:r>
                                <w:fldChar w:fldCharType="begin"/>
                              </w:r>
                              <w:r>
                                <w:instrText xml:space="preserve"> SEQ Figure \* ARABIC </w:instrText>
                              </w:r>
                              <w:r>
                                <w:fldChar w:fldCharType="separate"/>
                              </w:r>
                              <w:r w:rsidR="00AD11D9">
                                <w:rPr>
                                  <w:noProof/>
                                </w:rPr>
                                <w:t>19</w:t>
                              </w:r>
                              <w:r>
                                <w:fldChar w:fldCharType="end"/>
                              </w:r>
                              <w:r>
                                <w:t>:Considerations affecting cassava production</w:t>
                              </w:r>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5DB03FA" id="Group 22" o:spid="_x0000_s1035" style="position:absolute;left:0;text-align:left;margin-left:263.15pt;margin-top:1.05pt;width:187.2pt;height:327.7pt;z-index:251653120" coordsize="23774,416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">
                <v:shape id="Picture 19" o:spid="_x0000_s1036" type="#_x0000_t75" style="position:absolute;width:23774;height:384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" stroked="t" strokecolor="black [3213]">
                  <v:imagedata r:id="rId45" o:title=""/>
                  <v:path arrowok="t"/>
                </v:shape>
                <v:shape id="Text Box 21" o:spid="_x0000_s1037" type="#_x0000_t202" style="position:absolute;top:38657;width:23774;height:29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2EC5E2A3" w14:textId="2935A566" w:rsidR="00467BE2" w:rsidRPr="00985E0E" w:rsidRDefault="00467BE2" w:rsidP="00611E52">
                        <w:pPr>
                          <w:pStyle w:val="Caption"/>
                          <w:rPr>
                            <w:rFonts w:eastAsiaTheme="minorHAnsi"/>
                            <w:noProof/>
                          </w:rPr>
                        </w:pPr>
                        <w:bookmarkStart w:id="36" w:name="_Toc19374200"/>
                        <w:bookmarkStart w:id="37" w:name="_Toc19374667"/>
                        <w:r>
                          <w:t xml:space="preserve">Figure </w:t>
                        </w:r>
                        <w:r>
                          <w:fldChar w:fldCharType="begin"/>
                        </w:r>
                        <w:r>
                          <w:instrText xml:space="preserve"> SEQ Figure \* ARABIC </w:instrText>
                        </w:r>
                        <w:r>
                          <w:fldChar w:fldCharType="separate"/>
                        </w:r>
                        <w:r w:rsidR="00AD11D9">
                          <w:rPr>
                            <w:noProof/>
                          </w:rPr>
                          <w:t>19</w:t>
                        </w:r>
                        <w:r>
                          <w:fldChar w:fldCharType="end"/>
                        </w:r>
                        <w:r>
                          <w:t>:Considerations affecting cassava production</w:t>
                        </w:r>
                        <w:bookmarkEnd w:id="36"/>
                        <w:bookmarkEnd w:id="37"/>
                      </w:p>
                    </w:txbxContent>
                  </v:textbox>
                </v:shape>
                <w10:wrap type="square"/>
              </v:group>
            </w:pict>
          </mc:Fallback>
        </mc:AlternateContent>
      </w:r>
      <w:r w:rsidR="00B75ABA" w:rsidRPr="006158B0">
        <w:t>categorised were put into the ‘miscellaneous’ category. For some ambiguous responses a subjective decision was made to categorise the response. For example, “easy to earn money” was categorised as ‘low labour cost’ although it maybe it should be put in the ‘price’ category. Note that responses such as ‘land no fertilizer’ were classified as ‘soil degradation’ and responses such as ‘have market demand’ were classified as ‘price’. Many responses reflect the need for good a cassava price, but some mention the volatility of the price being a problem. Both were categorised under ‘price’. Further note that farms could give multiple reasons, although no farms gave more than two. The table shows the number of times the response was given, hence a single farm can make a contribution to up to two cells.</w:t>
      </w:r>
    </w:p>
    <w:p w14:paraId="13DB91A2" w14:textId="1F83D3E5" w:rsidR="005C7797" w:rsidRPr="006158B0" w:rsidRDefault="005C7797" w:rsidP="00C62909"/>
    <w:p w14:paraId="02F68B20" w14:textId="51A66CAB" w:rsidR="005C7797" w:rsidRPr="006158B0" w:rsidRDefault="00D71CF7" w:rsidP="00C62909">
      <w:pPr>
        <w:pStyle w:val="Heading2"/>
      </w:pPr>
      <w:bookmarkStart w:id="29" w:name="_Toc19374642"/>
      <w:r w:rsidRPr="006158B0">
        <w:t>Loans</w:t>
      </w:r>
      <w:bookmarkEnd w:id="29"/>
    </w:p>
    <w:p w14:paraId="78A3B548" w14:textId="34A6F6DF" w:rsidR="00D71CF7" w:rsidRPr="006158B0" w:rsidRDefault="00D71CF7" w:rsidP="00C62909">
      <w:r w:rsidRPr="006158B0">
        <w:t xml:space="preserve">Many researchers have argued convincingly that debt and indebtedness are central to the lives and livelihoods of farmers </w:t>
      </w:r>
      <w:r w:rsidRPr="006158B0">
        <w:fldChar w:fldCharType="begin">
          <w:fldData xml:space="preserve">PEVuZE5vdGU+PENpdGU+PEF1dGhvcj5CYXRlbWFuPC9BdXRob3I+PFllYXI+MjAxODwvWWVhcj48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</w:fldData>
        </w:fldChar>
      </w:r>
      <w:r w:rsidRPr="006158B0">
        <w:instrText xml:space="preserve"> ADDIN EN.CITE </w:instrText>
      </w:r>
      <w:r w:rsidRPr="006158B0">
        <w:fldChar w:fldCharType="begin">
          <w:fldData xml:space="preserve">PEVuZE5vdGU+PENpdGU+PEF1dGhvcj5CYXRlbWFuPC9BdXRob3I+PFllYXI+MjAxODwvWWVhcj48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</w:fldData>
        </w:fldChar>
      </w:r>
      <w:r w:rsidRPr="006158B0">
        <w:instrText xml:space="preserve"> ADDIN EN.CITE.DATA </w:instrText>
      </w:r>
      <w:r w:rsidRPr="006158B0">
        <w:fldChar w:fldCharType="end"/>
      </w:r>
      <w:r w:rsidRPr="006158B0">
        <w:fldChar w:fldCharType="separate"/>
      </w:r>
      <w:r w:rsidRPr="006158B0">
        <w:rPr>
          <w:noProof/>
        </w:rPr>
        <w:t>(Bateman, 2018; Cramb, Manivong, Newby, Sothorn, &amp; Sibat, 2016; Mahanty &amp; Milne, 2016)</w:t>
      </w:r>
      <w:r w:rsidRPr="006158B0">
        <w:fldChar w:fldCharType="end"/>
      </w:r>
      <w:r w:rsidRPr="006158B0">
        <w:t xml:space="preserve">, with cassava farming households in the Northwest of Cambodia likely to fall into such experiences. Furthermore, recent research has shown that the struggle for land is often an extremely gendered conflict </w:t>
      </w:r>
      <w:r w:rsidRPr="006158B0">
        <w:fldChar w:fldCharType="begin"/>
      </w:r>
      <w:r w:rsidRPr="006158B0">
        <w:instrText xml:space="preserve"> ADDIN EN.CITE &lt;EndNote&gt;&lt;Cite&gt;&lt;Author&gt;Lamb&lt;/Author&gt;&lt;Year&gt;2017&lt;/Year&gt;&lt;RecNum&gt;1076&lt;/RecNum&gt;&lt;DisplayText&gt;(Lamb, Schoenberger, Middleton, &amp;amp; Un, 2017)&lt;/DisplayText&gt;&lt;record&gt;&lt;rec-number&gt;1076&lt;/rec-number&gt;&lt;foreign-keys&gt;&lt;key app="EN" db-id="95d2prrwus9xwre0vemv5at95e2d2x5pa0tx" timestamp="1564098003"&gt;1076&lt;/key&gt;&lt;/foreign-keys&gt;&lt;ref-type name="Journal Article"&gt;17&lt;/ref-type&gt;&lt;contributors&gt;&lt;authors&gt;&lt;author&gt;Lamb, Vanessa&lt;/author&gt;&lt;author&gt;Schoenberger, Laura&lt;/author&gt;&lt;author&gt;Middleton, Carl&lt;/author&gt;&lt;author&gt;Un, Borin&lt;/author&gt;&lt;/authors&gt;&lt;/contributors&gt;&lt;titles&gt;&lt;title&gt;Gendered eviction, protest and recovery: a feminist political ecology engagement with land grabbing in rural Cambodia&lt;/title&gt;&lt;secondary-title&gt;The Journal of Peasant Studies&lt;/secondary-title&gt;&lt;/titles&gt;&lt;periodical&gt;&lt;full-title&gt;The Journal of Peasant Studies&lt;/full-title&gt;&lt;/periodical&gt;&lt;pages&gt;1215-1234&lt;/pages&gt;&lt;volume&gt;44&lt;/volume&gt;&lt;number&gt;6&lt;/number&gt;&lt;dates&gt;&lt;year&gt;2017&lt;/year&gt;&lt;/dates&gt;&lt;isbn&gt;0306-6150&lt;/isbn&gt;&lt;urls&gt;&lt;/urls&gt;&lt;/record&gt;&lt;/Cite&gt;&lt;/EndNote&gt;</w:instrText>
      </w:r>
      <w:r w:rsidRPr="006158B0">
        <w:fldChar w:fldCharType="separate"/>
      </w:r>
      <w:r w:rsidRPr="006158B0">
        <w:rPr>
          <w:noProof/>
        </w:rPr>
        <w:t>(Lamb, Schoenberger, Middleton, &amp; Un, 2017)</w:t>
      </w:r>
      <w:r w:rsidRPr="006158B0">
        <w:fldChar w:fldCharType="end"/>
      </w:r>
      <w:r w:rsidRPr="006158B0">
        <w:t xml:space="preserve">, in which State-Publics </w:t>
      </w:r>
      <w:r w:rsidR="00AF30F7" w:rsidRPr="006158B0">
        <w:t>struggle</w:t>
      </w:r>
      <w:r w:rsidRPr="006158B0">
        <w:t xml:space="preserve"> for recognition and access to what have often been </w:t>
      </w:r>
      <w:r w:rsidRPr="006158B0">
        <w:lastRenderedPageBreak/>
        <w:t xml:space="preserve">common or marginal lands. </w:t>
      </w:r>
      <w:r w:rsidR="00391791" w:rsidRPr="006158B0">
        <w:t xml:space="preserve">Like income, loans and indebtedness are sensitive topics, with necessary caution </w:t>
      </w:r>
      <w:r w:rsidR="0049464E" w:rsidRPr="006158B0">
        <w:t xml:space="preserve">needed when considering </w:t>
      </w:r>
      <w:r w:rsidR="00391791" w:rsidRPr="006158B0">
        <w:t xml:space="preserve">the data.  </w:t>
      </w:r>
    </w:p>
    <w:p w14:paraId="44D67F88" w14:textId="59AB57EC" w:rsidR="005C7797" w:rsidRPr="006158B0" w:rsidRDefault="005C7797" w:rsidP="00C62909"/>
    <w:p w14:paraId="6407C58A" w14:textId="5B239E53" w:rsidR="0049464E" w:rsidRPr="006158B0" w:rsidRDefault="0049464E" w:rsidP="00C62909">
      <w:r w:rsidRPr="006158B0">
        <w:t xml:space="preserve">Amongst the surveyed farmers, roughly 99% had at some point made use of credit and loans, with approximately half holding two loans simultaneously. Cambodia is well known internationally for the availability of credit supplied to farmers </w:t>
      </w:r>
      <w:r w:rsidRPr="006158B0">
        <w:fldChar w:fldCharType="begin"/>
      </w:r>
      <w:r w:rsidRPr="006158B0">
        <w:instrText xml:space="preserve"> ADDIN EN.CITE &lt;EndNote&gt;&lt;Cite&gt;&lt;Author&gt;Bateman&lt;/Author&gt;&lt;Year&gt;2018&lt;/Year&gt;&lt;RecNum&gt;1104&lt;/RecNum&gt;&lt;DisplayText&gt;(Bateman, 2018)&lt;/DisplayText&gt;&lt;record&gt;&lt;rec-number&gt;1104&lt;/rec-number&gt;&lt;foreign-keys&gt;&lt;key app="EN" db-id="95d2prrwus9xwre0vemv5at95e2d2x5pa0tx" timestamp="1565505165"&gt;1104&lt;/key&gt;&lt;/foreign-keys&gt;&lt;ref-type name="Book Section"&gt;5&lt;/ref-type&gt;&lt;contributors&gt;&lt;authors&gt;&lt;author&gt;Bateman, Milford&lt;/author&gt;&lt;/authors&gt;&lt;/contributors&gt;&lt;titles&gt;&lt;title&gt;Cambodia: the next domino to fall?&lt;/title&gt;&lt;secondary-title&gt;The Rise and Fall of Global Microcredit&lt;/secondary-title&gt;&lt;/titles&gt;&lt;pages&gt;166-193&lt;/pages&gt;&lt;dates&gt;&lt;year&gt;2018&lt;/year&gt;&lt;/dates&gt;&lt;publisher&gt;Routledge&lt;/publisher&gt;&lt;urls&gt;&lt;/urls&gt;&lt;/record&gt;&lt;/Cite&gt;&lt;/EndNote&gt;</w:instrText>
      </w:r>
      <w:r w:rsidRPr="006158B0">
        <w:fldChar w:fldCharType="separate"/>
      </w:r>
      <w:r w:rsidRPr="006158B0">
        <w:rPr>
          <w:noProof/>
        </w:rPr>
        <w:t>(Bateman, 2018)</w:t>
      </w:r>
      <w:r w:rsidRPr="006158B0">
        <w:fldChar w:fldCharType="end"/>
      </w:r>
      <w:r w:rsidRPr="006158B0">
        <w:t>, with many arguing that lending practices are dangerously lax. Farmers were asked about the manageability of their debt</w:t>
      </w:r>
      <w:r w:rsidR="001A69FD" w:rsidRPr="006158B0">
        <w:t xml:space="preserve"> </w:t>
      </w:r>
      <w:r w:rsidR="001A69FD" w:rsidRPr="006158B0">
        <w:rPr>
          <w:highlight w:val="yellow"/>
        </w:rPr>
        <w:t xml:space="preserve">(Figure </w:t>
      </w:r>
      <w:r w:rsidR="00A37397" w:rsidRPr="006158B0">
        <w:rPr>
          <w:highlight w:val="yellow"/>
        </w:rPr>
        <w:t>20</w:t>
      </w:r>
      <w:r w:rsidR="001A69FD" w:rsidRPr="006158B0">
        <w:rPr>
          <w:highlight w:val="yellow"/>
        </w:rPr>
        <w:t>)</w:t>
      </w:r>
      <w:r w:rsidRPr="006158B0">
        <w:t xml:space="preserve"> with the majority of farmers with loans indicating that they held manageable or very manageable levels of debt</w:t>
      </w:r>
      <w:r w:rsidR="00CF09E6">
        <w:t xml:space="preserve"> – a surprising finding</w:t>
      </w:r>
      <w:r w:rsidRPr="006158B0">
        <w:t xml:space="preserve">. </w:t>
      </w:r>
    </w:p>
    <w:p w14:paraId="1D58D1FA" w14:textId="2CF11474" w:rsidR="0049464E" w:rsidRPr="006158B0" w:rsidRDefault="0049464E" w:rsidP="00C62909"/>
    <w:p w14:paraId="698B98B5" w14:textId="77777777" w:rsidR="00F23AA0" w:rsidRPr="006158B0" w:rsidRDefault="00F23AA0" w:rsidP="00C62909">
      <w:r w:rsidRPr="006158B0">
        <w:rPr>
          <w:noProof/>
        </w:rPr>
        <w:drawing>
          <wp:inline distT="0" distB="0" distL="0" distR="0" wp14:anchorId="135F35BC" wp14:editId="70F61BEC">
            <wp:extent cx="3217157" cy="592784"/>
            <wp:effectExtent l="12700" t="12700" r="8890" b="171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19-09-14 at 2.02.15 pm.png"/>
                    <pic:cNvPicPr/>
                  </pic:nvPicPr>
                  <pic:blipFill>
                    <a:blip r:embed="rId46">
                      <a:extLst>
                        <a:ext uri="{28A0092B-C50C-407E-A947-70E740481C1C}">
                          <a14:useLocalDpi xmlns:a14="http://schemas.microsoft.com/office/drawing/2010/main" val="0"/>
                        </a:ext>
                      </a:extLst>
                    </a:blip>
                    <a:stretch>
                      <a:fillRect/>
                    </a:stretch>
                  </pic:blipFill>
                  <pic:spPr>
                    <a:xfrm>
                      <a:off x="0" y="0"/>
                      <a:ext cx="3286615" cy="605582"/>
                    </a:xfrm>
                    <a:prstGeom prst="rect">
                      <a:avLst/>
                    </a:prstGeom>
                    <a:ln>
                      <a:solidFill>
                        <a:schemeClr val="tx1"/>
                      </a:solidFill>
                    </a:ln>
                  </pic:spPr>
                </pic:pic>
              </a:graphicData>
            </a:graphic>
          </wp:inline>
        </w:drawing>
      </w:r>
    </w:p>
    <w:p w14:paraId="43C71FC3" w14:textId="7E750F01" w:rsidR="00DE0DA5" w:rsidRPr="006158B0" w:rsidRDefault="00F23AA0" w:rsidP="00C62909">
      <w:pPr>
        <w:pStyle w:val="Caption"/>
      </w:pPr>
      <w:bookmarkStart w:id="30" w:name="_Toc19374668"/>
      <w:r w:rsidRPr="006158B0">
        <w:t xml:space="preserve">Figure </w:t>
      </w:r>
      <w:r w:rsidRPr="006158B0">
        <w:fldChar w:fldCharType="begin"/>
      </w:r>
      <w:r w:rsidRPr="006158B0">
        <w:instrText xml:space="preserve"> SEQ Figure \* ARABIC </w:instrText>
      </w:r>
      <w:r w:rsidRPr="006158B0">
        <w:fldChar w:fldCharType="separate"/>
      </w:r>
      <w:r w:rsidR="006158B0">
        <w:rPr>
          <w:noProof/>
        </w:rPr>
        <w:t>20</w:t>
      </w:r>
      <w:r w:rsidRPr="006158B0">
        <w:fldChar w:fldCharType="end"/>
      </w:r>
      <w:r w:rsidRPr="006158B0">
        <w:t xml:space="preserve">: responses from farmers on the </w:t>
      </w:r>
      <w:r w:rsidR="00AF30F7" w:rsidRPr="006158B0">
        <w:t>manageability</w:t>
      </w:r>
      <w:r w:rsidRPr="006158B0">
        <w:t xml:space="preserve"> of their debt</w:t>
      </w:r>
      <w:bookmarkEnd w:id="30"/>
    </w:p>
    <w:p w14:paraId="4A832774" w14:textId="4FC79E95" w:rsidR="00506BAD" w:rsidRPr="006158B0" w:rsidRDefault="00506BAD" w:rsidP="00C62909">
      <w:r w:rsidRPr="006158B0">
        <w:t>We can visualise these debts against land size and income, highlighting farms that responded they felt ‘some concern’ or ‘unmanageable’ about their levels of debt. Note that we only have information on the value of the most recent loan. Some 78 farms reported more than one loan, suggesting there could be significant debt excluded from our data set.</w:t>
      </w:r>
      <w:r w:rsidR="00C5788E" w:rsidRPr="006158B0">
        <w:t xml:space="preserve"> The data does suggest that those with the larger number of loans were more likely to indicate concern with their ability to repay the loan; additionally, concern for the ability to repay tended towards farmers with smaller land holdings, which might be expected given their limited abilities to increase production or limit </w:t>
      </w:r>
      <w:r w:rsidR="00AF30F7" w:rsidRPr="006158B0">
        <w:t>expenses</w:t>
      </w:r>
      <w:r w:rsidR="00C5788E" w:rsidRPr="006158B0">
        <w:t xml:space="preserve">. </w:t>
      </w:r>
    </w:p>
    <w:p w14:paraId="626EFD6D" w14:textId="77777777" w:rsidR="00506BAD" w:rsidRPr="006158B0" w:rsidRDefault="00506BAD" w:rsidP="00C62909"/>
    <w:p w14:paraId="2092D251" w14:textId="77777777" w:rsidR="00506BAD" w:rsidRPr="006158B0" w:rsidRDefault="00506BAD" w:rsidP="00C62909">
      <w:r w:rsidRPr="006158B0">
        <w:rPr>
          <w:noProof/>
        </w:rPr>
        <w:drawing>
          <wp:inline distT="0" distB="0" distL="0" distR="0" wp14:anchorId="0BC0CD49" wp14:editId="2C9A3089">
            <wp:extent cx="2519944" cy="1800000"/>
            <wp:effectExtent l="12700" t="12700" r="7620" b="165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ebt.png"/>
                    <pic:cNvPicPr/>
                  </pic:nvPicPr>
                  <pic:blipFill>
                    <a:blip r:embed="rId47">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r w:rsidRPr="006158B0">
        <w:tab/>
      </w:r>
      <w:r w:rsidRPr="006158B0">
        <w:rPr>
          <w:noProof/>
        </w:rPr>
        <w:drawing>
          <wp:inline distT="0" distB="0" distL="0" distR="0" wp14:anchorId="44393C76" wp14:editId="3244BEBA">
            <wp:extent cx="2519944" cy="1800000"/>
            <wp:effectExtent l="12700" t="12700" r="7620" b="165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oans by area.png"/>
                    <pic:cNvPicPr/>
                  </pic:nvPicPr>
                  <pic:blipFill>
                    <a:blip r:embed="rId48">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p>
    <w:p w14:paraId="09714DB3" w14:textId="6CF2E7F9" w:rsidR="00DE0DA5" w:rsidRPr="006158B0" w:rsidRDefault="00506BAD" w:rsidP="00C62909">
      <w:pPr>
        <w:pStyle w:val="Caption"/>
      </w:pPr>
      <w:bookmarkStart w:id="31" w:name="_Toc19374669"/>
      <w:r w:rsidRPr="006158B0">
        <w:t xml:space="preserve">Figure </w:t>
      </w:r>
      <w:r w:rsidRPr="006158B0">
        <w:fldChar w:fldCharType="begin"/>
      </w:r>
      <w:r w:rsidRPr="006158B0">
        <w:instrText xml:space="preserve"> SEQ Figure \* ARABIC </w:instrText>
      </w:r>
      <w:r w:rsidRPr="006158B0">
        <w:fldChar w:fldCharType="separate"/>
      </w:r>
      <w:r w:rsidR="006158B0">
        <w:rPr>
          <w:noProof/>
        </w:rPr>
        <w:t>21</w:t>
      </w:r>
      <w:r w:rsidRPr="006158B0">
        <w:fldChar w:fldCharType="end"/>
      </w:r>
      <w:r w:rsidRPr="006158B0">
        <w:t xml:space="preserve">: loans by area– and </w:t>
      </w:r>
      <w:r w:rsidR="00AF30F7" w:rsidRPr="006158B0">
        <w:t>manageability</w:t>
      </w:r>
      <w:r w:rsidRPr="006158B0">
        <w:tab/>
      </w:r>
      <w:r w:rsidRPr="006158B0">
        <w:tab/>
        <w:t xml:space="preserve">Figure </w:t>
      </w:r>
      <w:r w:rsidRPr="006158B0">
        <w:fldChar w:fldCharType="begin"/>
      </w:r>
      <w:r w:rsidRPr="006158B0">
        <w:instrText xml:space="preserve"> SEQ Figure \* ARABIC </w:instrText>
      </w:r>
      <w:r w:rsidRPr="006158B0">
        <w:fldChar w:fldCharType="separate"/>
      </w:r>
      <w:r w:rsidR="006158B0">
        <w:rPr>
          <w:noProof/>
        </w:rPr>
        <w:t>22</w:t>
      </w:r>
      <w:r w:rsidRPr="006158B0">
        <w:fldChar w:fldCharType="end"/>
      </w:r>
      <w:r w:rsidRPr="006158B0">
        <w:t xml:space="preserve">: value of loans by area – and </w:t>
      </w:r>
      <w:r w:rsidR="00AF30F7" w:rsidRPr="006158B0">
        <w:t>manageability</w:t>
      </w:r>
      <w:bookmarkEnd w:id="31"/>
    </w:p>
    <w:p w14:paraId="42409CB7" w14:textId="0A6B8FCB" w:rsidR="00DF03F4" w:rsidRPr="006158B0" w:rsidRDefault="002677C7" w:rsidP="00C62909">
      <w:r w:rsidRPr="006158B0">
        <w:t xml:space="preserve">Farmers were asked about the stated purpose of their loan compared to its actual use; it is, perhaps, surprising that households were willing to disclose that they often used loans for alternative practices, which is a testament to the research team from PRD. Of farms with loans, </w:t>
      </w:r>
      <w:r w:rsidR="00FF3DA6" w:rsidRPr="006158B0">
        <w:rPr>
          <w:noProof/>
        </w:rPr>
        <mc:AlternateContent>
          <mc:Choice Requires="wpg">
            <w:drawing>
              <wp:anchor distT="0" distB="0" distL="114300" distR="114300" simplePos="0" relativeHeight="251657216" behindDoc="0" locked="0" layoutInCell="1" allowOverlap="1" wp14:anchorId="5B78088E" wp14:editId="1255BFF0">
                <wp:simplePos x="0" y="0"/>
                <wp:positionH relativeFrom="column">
                  <wp:posOffset>4269105</wp:posOffset>
                </wp:positionH>
                <wp:positionV relativeFrom="paragraph">
                  <wp:posOffset>12700</wp:posOffset>
                </wp:positionV>
                <wp:extent cx="1304925" cy="1626870"/>
                <wp:effectExtent l="12700" t="12700" r="15875" b="0"/>
                <wp:wrapSquare wrapText="bothSides"/>
                <wp:docPr id="31" name="Group 31"/>
                <wp:cNvGraphicFramePr/>
                <a:graphic xmlns:a="http://schemas.openxmlformats.org/drawingml/2006/main">
                  <a:graphicData uri="http://schemas.microsoft.com/office/word/2010/wordprocessingGroup">
                    <wpg:wgp>
                      <wpg:cNvGrpSpPr/>
                      <wpg:grpSpPr>
                        <a:xfrm>
                          <a:off x="0" y="0"/>
                          <a:ext cx="1304925" cy="1626870"/>
                          <a:chOff x="0" y="0"/>
                          <a:chExt cx="1911350" cy="2112010"/>
                        </a:xfrm>
                      </wpg:grpSpPr>
                      <pic:pic xmlns:pic="http://schemas.openxmlformats.org/drawingml/2006/picture">
                        <pic:nvPicPr>
                          <pic:cNvPr id="29" name="Picture 2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1911350" cy="1799590"/>
                          </a:xfrm>
                          <a:prstGeom prst="rect">
                            <a:avLst/>
                          </a:prstGeom>
                          <a:ln>
                            <a:solidFill>
                              <a:schemeClr val="tx1"/>
                            </a:solidFill>
                          </a:ln>
                        </pic:spPr>
                      </pic:pic>
                      <wps:wsp>
                        <wps:cNvPr id="30" name="Text Box 30"/>
                        <wps:cNvSpPr txBox="1"/>
                        <wps:spPr>
                          <a:xfrm>
                            <a:off x="0" y="1853565"/>
                            <a:ext cx="1911350" cy="258445"/>
                          </a:xfrm>
                          <a:prstGeom prst="rect">
                            <a:avLst/>
                          </a:prstGeom>
                          <a:solidFill>
                            <a:prstClr val="white"/>
                          </a:solidFill>
                          <a:ln>
                            <a:noFill/>
                          </a:ln>
                        </wps:spPr>
                        <wps:txbx>
                          <w:txbxContent>
                            <w:p w14:paraId="7794F7AF" w14:textId="124A3F18" w:rsidR="00FF3DA6" w:rsidRPr="002F01FB" w:rsidRDefault="00FF3DA6" w:rsidP="00611E52">
                              <w:pPr>
                                <w:pStyle w:val="Caption"/>
                              </w:pPr>
                              <w:bookmarkStart w:id="32" w:name="_Toc19374203"/>
                              <w:bookmarkStart w:id="33" w:name="_Toc19374670"/>
                              <w:r>
                                <w:t xml:space="preserve">Figure </w:t>
                              </w:r>
                              <w:r>
                                <w:fldChar w:fldCharType="begin"/>
                              </w:r>
                              <w:r>
                                <w:instrText xml:space="preserve"> SEQ Figure \* ARABIC </w:instrText>
                              </w:r>
                              <w:r>
                                <w:fldChar w:fldCharType="separate"/>
                              </w:r>
                              <w:r w:rsidR="00AD11D9">
                                <w:rPr>
                                  <w:noProof/>
                                </w:rPr>
                                <w:t>23</w:t>
                              </w:r>
                              <w:r>
                                <w:fldChar w:fldCharType="end"/>
                              </w:r>
                              <w:r>
                                <w:t>: Stated use of loan</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78088E" id="Group 31" o:spid="_x0000_s1038" style="position:absolute;left:0;text-align:left;margin-left:336.15pt;margin-top:1pt;width:102.75pt;height:128.1pt;z-index:251657216;mso-width-relative:margin;mso-height-relative:margin" coordsize="19113,21120"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&#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&#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13;&#10;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13;&#10;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13;&#10;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&#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13;&#10;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13;&#10;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13;&#10;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13;&#10;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13;&#10;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13;&#10;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13;&#10;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13;&#10;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13;&#10;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13;&#10;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13;&#10;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13;&#10;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13;&#10;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&#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13;&#10;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13;&#10;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13;&#10;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13;&#10;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13;&#10;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13;&#10;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13;&#10;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13;&#10;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13;&#10;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3;&#10;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13;&#10;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13;&#10;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13;&#10;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13;&#10;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Hh4f/MzMz/zMzM//W1tb/+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13;&#10;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h4eH/zMzM/8zMzP/1tbW&#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13;&#10;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4eHh/8zMzP/MzMz/9bW1v/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13;&#10;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Hh4f/MzMz/zMzM//W1tb/+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13;&#10;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v7+//4qK&#13;&#10;iv+NjY3/7+/v//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13;&#10;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13;&#10;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13;&#10;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13;&#10;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&#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13;&#10;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13;&#10;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13;&#10;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13;&#10;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13;&#10;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13;&#10;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13;&#10;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13;&#10;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13;&#10;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13;&#10;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13;&#10;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13;&#10;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13;&#10;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&#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13;&#10;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13;&#10;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13;&#10;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13;&#10;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&#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13;&#10;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13;&#10;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13;&#10;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13;&#10;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13;&#10;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13;&#10;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13;&#10;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13;&#10;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13;&#10;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13;&#10;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13;&#10;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13;&#10;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13;&#10;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13;&#10;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13;&#10;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13;&#10;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13;&#10;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13;&#10;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13;&#10;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13;&#10;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13;&#10;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13;&#10;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13;&#10;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13;&#10;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&#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13;&#10;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13;&#10;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13;&#10;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13;&#10;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x8fH/tra2/7a2tv/Y&#13;&#10;2Nj/+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d3d3/29vb/+Li4v/5+fn/+fn5&#13;&#10;//n5+f/5+fn/4ODg/zMzM/8zMzP/fHx8//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&#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NjY2/zMzM/9WVlb/+fn5//n5+f/5+fn/+fn5/+Dg4P8zMzP/MzMz/3x8fP/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zY2Nv8zMzP/VlZW//n5+f/5+fn/+fn5//n5+f/g4OD/&#13;&#10;MzMz/zMzM/98fHz/+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82Njb/MzMz/1ZW&#13;&#10;Vv/5+fn/+fn5//n5+f/5+fn/4ODg/zMzM/8zMzP/fHx8//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13;&#10;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13;&#10;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13;&#10;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13;&#10;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13;&#10;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13;&#10;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13;&#10;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13;&#10;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13;&#10;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13;&#10;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13;&#10;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13;&#10;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13;&#10;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13;&#10;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13;&#10;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13;&#10;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13;&#10;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13;&#10;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13;&#10;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13;&#10;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13;&#10;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13;&#10;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13;&#10;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13;&#10;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13;&#10;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13;&#10;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&#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13;&#10;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13;&#10;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13;&#10;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&#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13;&#10;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13;&#10;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13;&#10;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13;&#10;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13;&#10;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13;&#10;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13;&#10;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13;&#10;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13;&#10;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3;&#10;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13;&#10;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13;&#10;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13;&#10;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13;&#10;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13;&#10;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13;&#10;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13;&#10;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13;&#10;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13;&#10;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13;&#10;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13;&#10;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13;&#10;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13;&#10;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13;&#10;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13;&#10;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&#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13;&#10;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13;&#10;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13;&#10;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13;&#10;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13;&#10;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13;&#10;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13;&#10;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13;&#10;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13;&#10;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13;&#10;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&#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13;&#10;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13;&#10;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13;&#10;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13;&#10;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13;&#10;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13;&#10;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13;&#10;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13;&#10;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13;&#10;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13;&#10;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13;&#10;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13;&#10;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13;&#10;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13;&#10;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13;&#10;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&#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13;&#10;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13;&#10;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13;&#10;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13;&#10;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13;&#10;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13;&#10;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13;&#10;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13;&#10;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13;&#10;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13;&#10;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13;&#10;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13;&#10;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13;&#10;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&#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13;&#10;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13;&#10;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13;&#10;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13;&#10;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13;&#10;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13;&#10;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13;&#10;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13;&#10;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13;&#10;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13;&#10;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13;&#10;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13;&#10;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13;&#10;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&#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13;&#10;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13;&#10;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X19f/b29v/ysrK/8fHx//n5+f/+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13;&#10;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13;&#10;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13;&#10;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13;&#10;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13;&#10;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13;&#10;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13;&#10;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13;&#10;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13;&#10;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13;&#10;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13;&#10;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13;&#10;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13;&#10;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13;&#10;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13;&#10;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13;&#10;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13;&#10;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13;&#10;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13;&#10;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13;&#10;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13;&#10;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&#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13;&#10;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13;&#10;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13;&#10;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13;&#10;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13;&#10;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93d3f/d3d3/&#13;&#10;3d3d/93d3f/d3d3/3d3d/93d3f/d3d3/3d3d/93d3f/d3d3/3d3d/93d3f/d3d3/3d3d/93d3f/d&#13;&#10;3d3/3d3d/93d3f/d3d3/3d3d/93d3f/d3d3/3d3d/93d3f/d3d3/3d3d/93d3f/d3d3/3d3d/93d&#13;&#10;3f/d3d3/3d3d/93d3f/d3d3/3d3d/93d3f/d3d3/3d3d/93d3f/d3d3/3d3d/93d3f/d3d3/3d3d&#13;&#10;/93d3f/d3d3/3d3d/93d3f/d3d3/3d3d/93d3f/d3d3/3d3d/93d3f/d3d3/3d3d////////////&#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&#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">
                <v:shape id="Picture 29" o:spid="_x0000_s1039" type="#_x0000_t75" style="position:absolute;width:19113;height:1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" stroked="t" strokecolor="black [3213]">
                  <v:imagedata r:id="rId50" o:title=""/>
                  <v:path arrowok="t"/>
                </v:shape>
                <v:shape id="Text Box 30" o:spid="_x0000_s1040" type="#_x0000_t202" style="position:absolute;top:18535;width:19113;height:25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" stroked="f">
                  <v:textbox inset="0,0,0,0">
                    <w:txbxContent>
                      <w:p w14:paraId="7794F7AF" w14:textId="124A3F18" w:rsidR="00FF3DA6" w:rsidRPr="002F01FB" w:rsidRDefault="00FF3DA6" w:rsidP="00611E52">
                        <w:pPr>
                          <w:pStyle w:val="Caption"/>
                        </w:pPr>
                        <w:bookmarkStart w:id="43" w:name="_Toc19374203"/>
                        <w:bookmarkStart w:id="44" w:name="_Toc19374670"/>
                        <w:r>
                          <w:t xml:space="preserve">Figure </w:t>
                        </w:r>
                        <w:r>
                          <w:fldChar w:fldCharType="begin"/>
                        </w:r>
                        <w:r>
                          <w:instrText xml:space="preserve"> SEQ Figure \* ARABIC </w:instrText>
                        </w:r>
                        <w:r>
                          <w:fldChar w:fldCharType="separate"/>
                        </w:r>
                        <w:r w:rsidR="00AD11D9">
                          <w:rPr>
                            <w:noProof/>
                          </w:rPr>
                          <w:t>23</w:t>
                        </w:r>
                        <w:r>
                          <w:fldChar w:fldCharType="end"/>
                        </w:r>
                        <w:r>
                          <w:t>: Stated use of loan</w:t>
                        </w:r>
                        <w:bookmarkEnd w:id="43"/>
                        <w:bookmarkEnd w:id="44"/>
                      </w:p>
                    </w:txbxContent>
                  </v:textbox>
                </v:shape>
                <w10:wrap type="square"/>
              </v:group>
            </w:pict>
          </mc:Fallback>
        </mc:AlternateContent>
      </w:r>
      <w:r w:rsidRPr="006158B0">
        <w:t xml:space="preserve">88.7% used their loan for its stated purpose. Of farms with loans, 162 </w:t>
      </w:r>
      <w:r w:rsidR="009C01C8" w:rsidRPr="006158B0">
        <w:t>noted</w:t>
      </w:r>
      <w:r w:rsidRPr="006158B0">
        <w:t xml:space="preserve"> a single use, 101 gave two uses</w:t>
      </w:r>
      <w:r w:rsidR="009C01C8" w:rsidRPr="006158B0">
        <w:t>,</w:t>
      </w:r>
      <w:r w:rsidRPr="006158B0">
        <w:t xml:space="preserve"> and 11 gave three uses of the loan. </w:t>
      </w:r>
    </w:p>
    <w:p w14:paraId="3C282B7E" w14:textId="6C1945B5" w:rsidR="00766E68" w:rsidRPr="006158B0" w:rsidRDefault="00766E68" w:rsidP="00C62909"/>
    <w:p w14:paraId="70D374C4" w14:textId="01A83B26" w:rsidR="008F4BDA" w:rsidRPr="006158B0" w:rsidRDefault="008F4BDA" w:rsidP="00C62909">
      <w:r w:rsidRPr="006158B0">
        <w:rPr>
          <w:highlight w:val="yellow"/>
        </w:rPr>
        <w:t>Figure 2</w:t>
      </w:r>
      <w:r w:rsidR="00B978FC" w:rsidRPr="006158B0">
        <w:rPr>
          <w:highlight w:val="yellow"/>
        </w:rPr>
        <w:t>3</w:t>
      </w:r>
      <w:r w:rsidRPr="006158B0">
        <w:t xml:space="preserve"> shows the total number of responses to each of the categories. Note that a single loan can have multiple stated purposes and uses, hence could contribute to multiple rows. </w:t>
      </w:r>
    </w:p>
    <w:p w14:paraId="0EC06CA9" w14:textId="2E566C98" w:rsidR="00766E68" w:rsidRPr="006158B0" w:rsidRDefault="00766E68" w:rsidP="00C62909"/>
    <w:p w14:paraId="50C2276F" w14:textId="436FB746" w:rsidR="00C24031" w:rsidRPr="006158B0" w:rsidRDefault="00C24031" w:rsidP="00C62909"/>
    <w:p w14:paraId="2FD6CC20" w14:textId="1C5F7A50" w:rsidR="00C24031" w:rsidRPr="006158B0" w:rsidRDefault="00C10AAA" w:rsidP="00C62909">
      <w:pPr>
        <w:pStyle w:val="Heading2"/>
      </w:pPr>
      <w:bookmarkStart w:id="34" w:name="_Toc19374643"/>
      <w:r w:rsidRPr="006158B0">
        <w:t>Fruit tree crops</w:t>
      </w:r>
      <w:bookmarkEnd w:id="34"/>
    </w:p>
    <w:p w14:paraId="065BFF4E" w14:textId="2F495A34" w:rsidR="00C10AAA" w:rsidRPr="006158B0" w:rsidRDefault="00C10AAA" w:rsidP="00C62909">
      <w:r w:rsidRPr="006158B0">
        <w:lastRenderedPageBreak/>
        <w:t>Farm</w:t>
      </w:r>
      <w:r w:rsidR="00D518B6" w:rsidRPr="006158B0">
        <w:t>er</w:t>
      </w:r>
      <w:r w:rsidRPr="006158B0">
        <w:t>s were surveyed about income, area</w:t>
      </w:r>
      <w:r w:rsidR="00D518B6" w:rsidRPr="006158B0">
        <w:t>,</w:t>
      </w:r>
      <w:r w:rsidRPr="006158B0">
        <w:t xml:space="preserve"> and </w:t>
      </w:r>
      <w:r w:rsidR="00D518B6" w:rsidRPr="006158B0">
        <w:t xml:space="preserve">the </w:t>
      </w:r>
      <w:r w:rsidRPr="006158B0">
        <w:t>number of tree crops grown</w:t>
      </w:r>
      <w:r w:rsidR="00D518B6" w:rsidRPr="006158B0">
        <w:t xml:space="preserve"> on their land</w:t>
      </w:r>
      <w:r w:rsidRPr="006158B0">
        <w:t>. No farm responded with the area of tree crops grown, leaving us with data on the income and number. Farm</w:t>
      </w:r>
      <w:r w:rsidR="00B96D14">
        <w:t>er</w:t>
      </w:r>
      <w:r w:rsidRPr="006158B0">
        <w:t xml:space="preserve">s were asked about eight different tree crops: mango, rubber, durian, longan, mangosteen, rambutan, cashew and pomelo. </w:t>
      </w:r>
    </w:p>
    <w:p w14:paraId="15E40B75" w14:textId="152FAC76" w:rsidR="00C10AAA" w:rsidRPr="006158B0" w:rsidRDefault="00C10AAA" w:rsidP="00C62909"/>
    <w:p w14:paraId="78173456" w14:textId="77777777" w:rsidR="001F5127" w:rsidRPr="006158B0" w:rsidRDefault="001F5127" w:rsidP="00C62909">
      <w:r w:rsidRPr="006158B0">
        <w:rPr>
          <w:noProof/>
        </w:rPr>
        <w:drawing>
          <wp:inline distT="0" distB="0" distL="0" distR="0" wp14:anchorId="640F3DC6" wp14:editId="7EB10FE8">
            <wp:extent cx="3310759" cy="634623"/>
            <wp:effectExtent l="12700" t="12700" r="17145" b="133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348623" cy="641881"/>
                    </a:xfrm>
                    <a:prstGeom prst="rect">
                      <a:avLst/>
                    </a:prstGeom>
                    <a:ln>
                      <a:solidFill>
                        <a:schemeClr val="tx1"/>
                      </a:solidFill>
                    </a:ln>
                  </pic:spPr>
                </pic:pic>
              </a:graphicData>
            </a:graphic>
          </wp:inline>
        </w:drawing>
      </w:r>
    </w:p>
    <w:p w14:paraId="3A40DCAC" w14:textId="0EED0B5D" w:rsidR="002D6894" w:rsidRPr="006158B0" w:rsidRDefault="001F5127" w:rsidP="00C62909">
      <w:pPr>
        <w:pStyle w:val="Caption"/>
      </w:pPr>
      <w:bookmarkStart w:id="35" w:name="_Toc19374671"/>
      <w:r w:rsidRPr="006158B0">
        <w:t xml:space="preserve">Figure </w:t>
      </w:r>
      <w:r w:rsidRPr="006158B0">
        <w:fldChar w:fldCharType="begin"/>
      </w:r>
      <w:r w:rsidRPr="006158B0">
        <w:instrText xml:space="preserve"> SEQ Figure \* ARABIC </w:instrText>
      </w:r>
      <w:r w:rsidRPr="006158B0">
        <w:fldChar w:fldCharType="separate"/>
      </w:r>
      <w:r w:rsidR="006158B0">
        <w:rPr>
          <w:noProof/>
        </w:rPr>
        <w:t>24</w:t>
      </w:r>
      <w:r w:rsidRPr="006158B0">
        <w:fldChar w:fldCharType="end"/>
      </w:r>
      <w:r w:rsidRPr="006158B0">
        <w:t>: fruit trees crops grown in Northwest Cambodia</w:t>
      </w:r>
      <w:bookmarkEnd w:id="35"/>
    </w:p>
    <w:p w14:paraId="09CB0696" w14:textId="2D3F0453" w:rsidR="0036092E" w:rsidRPr="006158B0" w:rsidRDefault="001F5127" w:rsidP="00C62909">
      <w:r w:rsidRPr="006158B0">
        <w:t xml:space="preserve">During the first half of the research project – and confirming the farmer desires uncovered both through farmer PSPs (below) and preliminary household interviews – we are in the midst of a significant transitional period for farmers with regards to fruit trees. </w:t>
      </w:r>
      <w:r w:rsidR="006213E4" w:rsidRPr="00B96D14">
        <w:rPr>
          <w:highlight w:val="yellow"/>
        </w:rPr>
        <w:t>Figure 2</w:t>
      </w:r>
      <w:r w:rsidR="00B96D14">
        <w:rPr>
          <w:highlight w:val="yellow"/>
        </w:rPr>
        <w:t>5</w:t>
      </w:r>
      <w:r w:rsidR="006213E4" w:rsidRPr="006158B0">
        <w:t xml:space="preserve"> is an </w:t>
      </w:r>
      <w:r w:rsidR="00AF30F7" w:rsidRPr="006158B0">
        <w:t>extremely</w:t>
      </w:r>
      <w:r w:rsidR="006213E4" w:rsidRPr="006158B0">
        <w:t xml:space="preserve"> difficult image to make sense of, though it does appear to suggest two trends (or perhaps temporal periods) for farmers transitioning to fruit tree production: 1)</w:t>
      </w:r>
      <w:r w:rsidR="00290E2B" w:rsidRPr="006158B0">
        <w:t xml:space="preserve"> in which the fruit trees are beginning to produce profits (blue arrow); and 2) farmers still waiting for the fruit trees to mature and begin producing (red arrow)</w:t>
      </w:r>
      <w:r w:rsidR="00B9466C" w:rsidRPr="006158B0">
        <w:t>.</w:t>
      </w:r>
      <w:r w:rsidR="005A645B" w:rsidRPr="006158B0">
        <w:t xml:space="preserve"> </w:t>
      </w:r>
      <w:r w:rsidR="00AC62E8" w:rsidRPr="006158B0">
        <w:t xml:space="preserve">This interpretation is highly speculative, but aligns with observations on the ground. </w:t>
      </w:r>
      <w:r w:rsidR="005A645B" w:rsidRPr="006158B0">
        <w:t xml:space="preserve">This plot shows that of the 220 farms which reported having tree crops, 144 had no income from tree crops with a plausible explanation </w:t>
      </w:r>
      <w:r w:rsidR="00EB7DDD" w:rsidRPr="006158B0">
        <w:t>being</w:t>
      </w:r>
      <w:r w:rsidR="005A645B" w:rsidRPr="006158B0">
        <w:t xml:space="preserve"> that these tree crops are still in their infancy. </w:t>
      </w:r>
      <w:r w:rsidR="00894454" w:rsidRPr="006158B0">
        <w:rPr>
          <w:highlight w:val="yellow"/>
        </w:rPr>
        <w:t>Figure 2</w:t>
      </w:r>
      <w:r w:rsidR="00A71355">
        <w:rPr>
          <w:highlight w:val="yellow"/>
        </w:rPr>
        <w:t>6</w:t>
      </w:r>
      <w:r w:rsidR="005A645B" w:rsidRPr="006158B0">
        <w:t xml:space="preserve"> is a plot of the 76 farms reporting an income from tree crops, showing their income broken down by type. Mango and longan are responsible for most of the generated income</w:t>
      </w:r>
      <w:r w:rsidR="004B66DE" w:rsidRPr="006158B0">
        <w:t xml:space="preserve">. </w:t>
      </w:r>
      <w:r w:rsidR="0036092E" w:rsidRPr="006158B0">
        <w:rPr>
          <w:highlight w:val="yellow"/>
        </w:rPr>
        <w:t>Figure 2</w:t>
      </w:r>
      <w:r w:rsidR="00B978FC" w:rsidRPr="006158B0">
        <w:rPr>
          <w:highlight w:val="yellow"/>
        </w:rPr>
        <w:t>7</w:t>
      </w:r>
      <w:r w:rsidR="00B978FC" w:rsidRPr="006158B0">
        <w:t xml:space="preserve"> </w:t>
      </w:r>
      <w:r w:rsidR="00A71355">
        <w:t>displays</w:t>
      </w:r>
      <w:r w:rsidR="0036092E" w:rsidRPr="006158B0">
        <w:t xml:space="preserve"> a very strong </w:t>
      </w:r>
      <w:r w:rsidR="00AF30F7" w:rsidRPr="006158B0">
        <w:t>presence</w:t>
      </w:r>
      <w:r w:rsidR="0036092E" w:rsidRPr="006158B0">
        <w:t xml:space="preserve"> of mango, followed by longan and cashew. Interestingly, the two largest tree crop farms (in terms of number of trees) have large cashew groves</w:t>
      </w:r>
      <w:r w:rsidR="00BD698E">
        <w:t xml:space="preserve">, which may indicate that wealthier farmers are </w:t>
      </w:r>
      <w:r w:rsidR="00E31815">
        <w:t>continuing</w:t>
      </w:r>
      <w:r w:rsidR="00BD698E">
        <w:t xml:space="preserve"> to expand and diversity fruit tree production</w:t>
      </w:r>
      <w:r w:rsidR="0036092E" w:rsidRPr="006158B0">
        <w:t>.</w:t>
      </w:r>
    </w:p>
    <w:p w14:paraId="7798F98E" w14:textId="18D1DAE1" w:rsidR="002D6894" w:rsidRPr="006158B0" w:rsidRDefault="002D6894" w:rsidP="00C62909"/>
    <w:p w14:paraId="4A16458A" w14:textId="0D762360" w:rsidR="002D6894" w:rsidRPr="006158B0" w:rsidRDefault="002D6894" w:rsidP="00C62909"/>
    <w:p w14:paraId="79BF27D4" w14:textId="77777777" w:rsidR="00EB7DDD" w:rsidRPr="006158B0" w:rsidRDefault="00290E2B" w:rsidP="00C62909">
      <w:r w:rsidRPr="006158B0">
        <w:rPr>
          <w:noProof/>
        </w:rPr>
        <mc:AlternateContent>
          <mc:Choice Requires="wps">
            <w:drawing>
              <wp:anchor distT="0" distB="0" distL="114300" distR="114300" simplePos="0" relativeHeight="251660288" behindDoc="0" locked="0" layoutInCell="1" allowOverlap="1" wp14:anchorId="2F780EBE" wp14:editId="69BC408C">
                <wp:simplePos x="0" y="0"/>
                <wp:positionH relativeFrom="column">
                  <wp:posOffset>586367</wp:posOffset>
                </wp:positionH>
                <wp:positionV relativeFrom="paragraph">
                  <wp:posOffset>1398379</wp:posOffset>
                </wp:positionV>
                <wp:extent cx="1046831" cy="138124"/>
                <wp:effectExtent l="0" t="50800" r="0" b="14605"/>
                <wp:wrapNone/>
                <wp:docPr id="35" name="Straight Arrow Connector 35"/>
                <wp:cNvGraphicFramePr/>
                <a:graphic xmlns:a="http://schemas.openxmlformats.org/drawingml/2006/main">
                  <a:graphicData uri="http://schemas.microsoft.com/office/word/2010/wordprocessingShape">
                    <wps:wsp>
                      <wps:cNvCnPr/>
                      <wps:spPr>
                        <a:xfrm flipV="1">
                          <a:off x="0" y="0"/>
                          <a:ext cx="1046831" cy="138124"/>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4CD5207" id="_x0000_t32" coordsize="21600,21600" o:spt="32" o:oned="t" path="m,l21600,21600e" filled="f">
                <v:path arrowok="t" fillok="f" o:connecttype="none"/>
                <o:lock v:ext="edit" shapetype="t"/>
              </v:shapetype>
              <v:shape id="Straight Arrow Connector 35" o:spid="_x0000_s1026" type="#_x0000_t32" style="position:absolute;margin-left:46.15pt;margin-top:110.1pt;width:82.45pt;height:10.9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" strokecolor="#ed7d31 [3205]" strokeweight=".5pt">
                <v:stroke endarrow="block" joinstyle="miter"/>
              </v:shape>
            </w:pict>
          </mc:Fallback>
        </mc:AlternateContent>
      </w:r>
      <w:r w:rsidRPr="006158B0">
        <w:rPr>
          <w:noProof/>
        </w:rPr>
        <mc:AlternateContent>
          <mc:Choice Requires="wps">
            <w:drawing>
              <wp:anchor distT="0" distB="0" distL="114300" distR="114300" simplePos="0" relativeHeight="251658240" behindDoc="0" locked="0" layoutInCell="1" allowOverlap="1" wp14:anchorId="5A5A0ED6" wp14:editId="76053211">
                <wp:simplePos x="0" y="0"/>
                <wp:positionH relativeFrom="column">
                  <wp:posOffset>472966</wp:posOffset>
                </wp:positionH>
                <wp:positionV relativeFrom="paragraph">
                  <wp:posOffset>849893</wp:posOffset>
                </wp:positionV>
                <wp:extent cx="554946" cy="643233"/>
                <wp:effectExtent l="0" t="25400" r="42545" b="17780"/>
                <wp:wrapNone/>
                <wp:docPr id="34" name="Straight Arrow Connector 34"/>
                <wp:cNvGraphicFramePr/>
                <a:graphic xmlns:a="http://schemas.openxmlformats.org/drawingml/2006/main">
                  <a:graphicData uri="http://schemas.microsoft.com/office/word/2010/wordprocessingShape">
                    <wps:wsp>
                      <wps:cNvCnPr/>
                      <wps:spPr>
                        <a:xfrm flipV="1">
                          <a:off x="0" y="0"/>
                          <a:ext cx="554946" cy="6432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CDB2B5" id="Straight Arrow Connector 34" o:spid="_x0000_s1026" type="#_x0000_t32" style="position:absolute;margin-left:37.25pt;margin-top:66.9pt;width:43.7pt;height:50.65pt;flip:y;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" strokecolor="#4472c4 [3204]" strokeweight=".5pt">
                <v:stroke endarrow="block" joinstyle="miter"/>
              </v:shape>
            </w:pict>
          </mc:Fallback>
        </mc:AlternateContent>
      </w:r>
      <w:r w:rsidR="001F5127" w:rsidRPr="006158B0">
        <w:rPr>
          <w:noProof/>
        </w:rPr>
        <w:drawing>
          <wp:inline distT="0" distB="0" distL="0" distR="0" wp14:anchorId="3BB95B54" wp14:editId="405EB601">
            <wp:extent cx="2519944" cy="1800000"/>
            <wp:effectExtent l="12700" t="12700" r="7620" b="165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ruit tree decision.png"/>
                    <pic:cNvPicPr/>
                  </pic:nvPicPr>
                  <pic:blipFill>
                    <a:blip r:embed="rId52">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r w:rsidR="00EB7DDD" w:rsidRPr="006158B0">
        <w:tab/>
      </w:r>
      <w:r w:rsidR="00EB7DDD" w:rsidRPr="006158B0">
        <w:rPr>
          <w:noProof/>
        </w:rPr>
        <w:drawing>
          <wp:inline distT="0" distB="0" distL="0" distR="0" wp14:anchorId="1E3CF9A6" wp14:editId="0C7919B6">
            <wp:extent cx="2519944" cy="1800000"/>
            <wp:effectExtent l="12700" t="12700" r="7620" b="165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non zero fruit tree.png"/>
                    <pic:cNvPicPr/>
                  </pic:nvPicPr>
                  <pic:blipFill>
                    <a:blip r:embed="rId53">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p>
    <w:p w14:paraId="0837DA9E" w14:textId="2A6CD6D4" w:rsidR="001F5127" w:rsidRPr="006158B0" w:rsidRDefault="001F5127" w:rsidP="00C62909">
      <w:pPr>
        <w:pStyle w:val="Caption"/>
      </w:pPr>
      <w:bookmarkStart w:id="36" w:name="_Toc19374672"/>
      <w:r w:rsidRPr="006158B0">
        <w:t xml:space="preserve">Figure </w:t>
      </w:r>
      <w:r w:rsidRPr="006158B0">
        <w:fldChar w:fldCharType="begin"/>
      </w:r>
      <w:r w:rsidRPr="006158B0">
        <w:instrText xml:space="preserve"> SEQ Figure \* ARABIC </w:instrText>
      </w:r>
      <w:r w:rsidRPr="006158B0">
        <w:fldChar w:fldCharType="separate"/>
      </w:r>
      <w:r w:rsidR="006158B0">
        <w:rPr>
          <w:noProof/>
        </w:rPr>
        <w:t>25</w:t>
      </w:r>
      <w:r w:rsidRPr="006158B0">
        <w:fldChar w:fldCharType="end"/>
      </w:r>
      <w:r w:rsidRPr="006158B0">
        <w:t>: Two trends? Of Trees production and income</w:t>
      </w:r>
      <w:r w:rsidR="00EB7DDD" w:rsidRPr="006158B0">
        <w:tab/>
        <w:t xml:space="preserve">Figure </w:t>
      </w:r>
      <w:r w:rsidR="00EB7DDD" w:rsidRPr="006158B0">
        <w:fldChar w:fldCharType="begin"/>
      </w:r>
      <w:r w:rsidR="00EB7DDD" w:rsidRPr="006158B0">
        <w:instrText xml:space="preserve"> SEQ Figure \* ARABIC </w:instrText>
      </w:r>
      <w:r w:rsidR="00EB7DDD" w:rsidRPr="006158B0">
        <w:fldChar w:fldCharType="separate"/>
      </w:r>
      <w:r w:rsidR="006158B0">
        <w:rPr>
          <w:noProof/>
        </w:rPr>
        <w:t>26</w:t>
      </w:r>
      <w:r w:rsidR="00EB7DDD" w:rsidRPr="006158B0">
        <w:fldChar w:fldCharType="end"/>
      </w:r>
      <w:r w:rsidR="00EB7DDD" w:rsidRPr="006158B0">
        <w:t>: non-zero fruit tree profits</w:t>
      </w:r>
      <w:bookmarkEnd w:id="36"/>
    </w:p>
    <w:p w14:paraId="33157130" w14:textId="5ED16C26" w:rsidR="001F5127" w:rsidRPr="006158B0" w:rsidRDefault="001F5127" w:rsidP="00C62909"/>
    <w:p w14:paraId="49E783D2" w14:textId="77777777" w:rsidR="0036092E" w:rsidRPr="006158B0" w:rsidRDefault="0036092E" w:rsidP="00C62909">
      <w:r w:rsidRPr="006158B0">
        <w:rPr>
          <w:noProof/>
        </w:rPr>
        <w:lastRenderedPageBreak/>
        <w:drawing>
          <wp:inline distT="0" distB="0" distL="0" distR="0" wp14:anchorId="7C7673F0" wp14:editId="1CDC0A53">
            <wp:extent cx="5039888" cy="3600000"/>
            <wp:effectExtent l="12700" t="12700" r="1524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ypes of trees.png"/>
                    <pic:cNvPicPr/>
                  </pic:nvPicPr>
                  <pic:blipFill>
                    <a:blip r:embed="rId54">
                      <a:extLst>
                        <a:ext uri="{28A0092B-C50C-407E-A947-70E740481C1C}">
                          <a14:useLocalDpi xmlns:a14="http://schemas.microsoft.com/office/drawing/2010/main" val="0"/>
                        </a:ext>
                      </a:extLst>
                    </a:blip>
                    <a:stretch>
                      <a:fillRect/>
                    </a:stretch>
                  </pic:blipFill>
                  <pic:spPr>
                    <a:xfrm>
                      <a:off x="0" y="0"/>
                      <a:ext cx="5039888" cy="3600000"/>
                    </a:xfrm>
                    <a:prstGeom prst="rect">
                      <a:avLst/>
                    </a:prstGeom>
                    <a:ln>
                      <a:solidFill>
                        <a:schemeClr val="tx1"/>
                      </a:solidFill>
                    </a:ln>
                  </pic:spPr>
                </pic:pic>
              </a:graphicData>
            </a:graphic>
          </wp:inline>
        </w:drawing>
      </w:r>
    </w:p>
    <w:p w14:paraId="232EDEB9" w14:textId="5B49A15A" w:rsidR="0036092E" w:rsidRPr="006158B0" w:rsidRDefault="0036092E" w:rsidP="00C62909">
      <w:pPr>
        <w:pStyle w:val="Caption"/>
      </w:pPr>
      <w:bookmarkStart w:id="37" w:name="_Toc19374673"/>
      <w:r w:rsidRPr="006158B0">
        <w:t xml:space="preserve">Figure </w:t>
      </w:r>
      <w:r w:rsidRPr="006158B0">
        <w:fldChar w:fldCharType="begin"/>
      </w:r>
      <w:r w:rsidRPr="006158B0">
        <w:instrText xml:space="preserve"> SEQ Figure \* ARABIC </w:instrText>
      </w:r>
      <w:r w:rsidRPr="006158B0">
        <w:fldChar w:fldCharType="separate"/>
      </w:r>
      <w:r w:rsidR="006158B0">
        <w:rPr>
          <w:noProof/>
        </w:rPr>
        <w:t>27</w:t>
      </w:r>
      <w:r w:rsidRPr="006158B0">
        <w:fldChar w:fldCharType="end"/>
      </w:r>
      <w:r w:rsidRPr="006158B0">
        <w:t>: Popularity of tree types</w:t>
      </w:r>
      <w:bookmarkEnd w:id="37"/>
    </w:p>
    <w:p w14:paraId="05BF7CF0" w14:textId="7584DC3C" w:rsidR="0078526B" w:rsidRPr="006158B0" w:rsidRDefault="00FF6029" w:rsidP="00C62909">
      <w:r w:rsidRPr="006158B0">
        <w:t>We were interested to see how farm</w:t>
      </w:r>
      <w:r w:rsidR="00721B02">
        <w:t>er</w:t>
      </w:r>
      <w:r w:rsidRPr="006158B0">
        <w:t>s with tree crops may differ from other farm</w:t>
      </w:r>
      <w:r w:rsidR="00721B02">
        <w:t>er</w:t>
      </w:r>
      <w:r w:rsidRPr="006158B0">
        <w:t xml:space="preserve">s. Although there were 220 farms that reported having at least some tree crops, we chose to look at the 201 farms that reported 50 or more tree crops. We did this </w:t>
      </w:r>
      <w:r w:rsidR="00721B02">
        <w:t>because</w:t>
      </w:r>
      <w:r w:rsidRPr="006158B0">
        <w:t xml:space="preserve"> we wanted to focus on commercial tree crop farming and we were concerned that farms with smaller numbers of tree crop may be using them for personal </w:t>
      </w:r>
      <w:r w:rsidR="009B2EFE" w:rsidRPr="006158B0">
        <w:t>consumption</w:t>
      </w:r>
      <w:r w:rsidRPr="006158B0">
        <w:t xml:space="preserve">. </w:t>
      </w:r>
      <w:r w:rsidR="0078526B" w:rsidRPr="006158B0">
        <w:rPr>
          <w:highlight w:val="yellow"/>
        </w:rPr>
        <w:t>Figure 2</w:t>
      </w:r>
      <w:r w:rsidR="00BE2E50" w:rsidRPr="006158B0">
        <w:rPr>
          <w:highlight w:val="yellow"/>
        </w:rPr>
        <w:t>8</w:t>
      </w:r>
      <w:r w:rsidR="0078526B" w:rsidRPr="006158B0">
        <w:t xml:space="preserve"> shows the total income of the 201 tree crop farms, ranked by increasing total income. Note that the farms </w:t>
      </w:r>
      <w:r w:rsidR="00721B02">
        <w:t>to the right of</w:t>
      </w:r>
      <w:r w:rsidR="0078526B" w:rsidRPr="006158B0">
        <w:t xml:space="preserve"> the drop-off had a missing value in at least one of the income variables and so we were unable to calculate their total income.</w:t>
      </w:r>
    </w:p>
    <w:p w14:paraId="1690D54B" w14:textId="77777777" w:rsidR="0078526B" w:rsidRPr="006158B0" w:rsidRDefault="0078526B" w:rsidP="00C62909"/>
    <w:p w14:paraId="0793FCD9" w14:textId="77777777" w:rsidR="001F7D5C" w:rsidRPr="006158B0" w:rsidRDefault="00081899" w:rsidP="00C62909">
      <w:r w:rsidRPr="006158B0">
        <w:rPr>
          <w:noProof/>
        </w:rPr>
        <w:drawing>
          <wp:inline distT="0" distB="0" distL="0" distR="0" wp14:anchorId="5CCCFDA9" wp14:editId="4084D643">
            <wp:extent cx="2519944" cy="1800000"/>
            <wp:effectExtent l="12700" t="12700" r="7620" b="165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arm profile and tree crops.png"/>
                    <pic:cNvPicPr/>
                  </pic:nvPicPr>
                  <pic:blipFill>
                    <a:blip r:embed="rId55">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r w:rsidR="001F7D5C" w:rsidRPr="006158B0">
        <w:tab/>
      </w:r>
      <w:r w:rsidR="001F7D5C" w:rsidRPr="006158B0">
        <w:rPr>
          <w:noProof/>
        </w:rPr>
        <w:drawing>
          <wp:inline distT="0" distB="0" distL="0" distR="0" wp14:anchorId="307F2BD8" wp14:editId="431CA673">
            <wp:extent cx="2519944" cy="1800000"/>
            <wp:effectExtent l="12700" t="12700" r="7620" b="165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rees by count.png"/>
                    <pic:cNvPicPr/>
                  </pic:nvPicPr>
                  <pic:blipFill>
                    <a:blip r:embed="rId56">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p>
    <w:p w14:paraId="79288C7A" w14:textId="36FC2E5A" w:rsidR="0078526B" w:rsidRPr="006158B0" w:rsidRDefault="001F7D5C" w:rsidP="00C62909">
      <w:pPr>
        <w:pStyle w:val="Caption"/>
      </w:pPr>
      <w:bookmarkStart w:id="38" w:name="_Toc19374674"/>
      <w:r w:rsidRPr="006158B0">
        <w:t xml:space="preserve">Figure </w:t>
      </w:r>
      <w:r w:rsidRPr="006158B0">
        <w:fldChar w:fldCharType="begin"/>
      </w:r>
      <w:r w:rsidRPr="006158B0">
        <w:instrText xml:space="preserve"> SEQ Figure \* ARABIC </w:instrText>
      </w:r>
      <w:r w:rsidRPr="006158B0">
        <w:fldChar w:fldCharType="separate"/>
      </w:r>
      <w:r w:rsidR="006158B0">
        <w:rPr>
          <w:noProof/>
        </w:rPr>
        <w:t>28</w:t>
      </w:r>
      <w:r w:rsidRPr="006158B0">
        <w:fldChar w:fldCharType="end"/>
      </w:r>
      <w:r w:rsidRPr="006158B0">
        <w:tab/>
      </w:r>
      <w:r w:rsidRPr="006158B0">
        <w:tab/>
      </w:r>
      <w:r w:rsidRPr="006158B0">
        <w:tab/>
      </w:r>
      <w:r w:rsidRPr="006158B0">
        <w:tab/>
      </w:r>
      <w:r w:rsidRPr="006158B0">
        <w:tab/>
      </w:r>
      <w:r w:rsidRPr="006158B0">
        <w:tab/>
        <w:t xml:space="preserve">Figure </w:t>
      </w:r>
      <w:r w:rsidRPr="006158B0">
        <w:fldChar w:fldCharType="begin"/>
      </w:r>
      <w:r w:rsidRPr="006158B0">
        <w:instrText xml:space="preserve"> SEQ Figure \* ARABIC </w:instrText>
      </w:r>
      <w:r w:rsidRPr="006158B0">
        <w:fldChar w:fldCharType="separate"/>
      </w:r>
      <w:r w:rsidR="006158B0">
        <w:rPr>
          <w:noProof/>
        </w:rPr>
        <w:t>29</w:t>
      </w:r>
      <w:bookmarkEnd w:id="38"/>
      <w:r w:rsidRPr="006158B0">
        <w:fldChar w:fldCharType="end"/>
      </w:r>
    </w:p>
    <w:p w14:paraId="04574887" w14:textId="23F507DB" w:rsidR="00CB4360" w:rsidRPr="006158B0" w:rsidRDefault="00407B8D" w:rsidP="00C62909">
      <w:r w:rsidRPr="006158B0">
        <w:t xml:space="preserve">We were interested to see if land ownership status was different for farmers with at least 50 tree crops. </w:t>
      </w:r>
      <w:r w:rsidR="002E624F" w:rsidRPr="006158B0">
        <w:rPr>
          <w:highlight w:val="yellow"/>
        </w:rPr>
        <w:t xml:space="preserve">Figure </w:t>
      </w:r>
      <w:r w:rsidR="00BE2E50" w:rsidRPr="006158B0">
        <w:rPr>
          <w:highlight w:val="yellow"/>
        </w:rPr>
        <w:t>30</w:t>
      </w:r>
      <w:r w:rsidRPr="006158B0">
        <w:t xml:space="preserve"> shows two histograms, one for farms with less than 50 tree crops and one for farms with at least 50 tree crops, plotted over one another. It shows that tree crop farms tend to own more land, but perhaps not significantly more.</w:t>
      </w:r>
      <w:r w:rsidR="00CB4360" w:rsidRPr="006158B0">
        <w:t xml:space="preserve"> </w:t>
      </w:r>
      <w:r w:rsidR="009301FD">
        <w:t xml:space="preserve">Beside </w:t>
      </w:r>
      <w:r w:rsidR="00CB4360" w:rsidRPr="006158B0">
        <w:rPr>
          <w:highlight w:val="yellow"/>
        </w:rPr>
        <w:t xml:space="preserve">Figure </w:t>
      </w:r>
      <w:r w:rsidR="00BE2E50" w:rsidRPr="006158B0">
        <w:rPr>
          <w:highlight w:val="yellow"/>
        </w:rPr>
        <w:t>3</w:t>
      </w:r>
      <w:r w:rsidR="009301FD">
        <w:rPr>
          <w:highlight w:val="yellow"/>
        </w:rPr>
        <w:t>0</w:t>
      </w:r>
      <w:r w:rsidR="00CB4360" w:rsidRPr="006158B0">
        <w:t xml:space="preserve">, </w:t>
      </w:r>
      <w:r w:rsidR="002D393D" w:rsidRPr="006158B0">
        <w:t>displaying</w:t>
      </w:r>
      <w:r w:rsidR="00CB4360" w:rsidRPr="006158B0">
        <w:t xml:space="preserve"> the same data using a normalised </w:t>
      </w:r>
      <w:r w:rsidR="009301FD">
        <w:t xml:space="preserve">curve </w:t>
      </w:r>
      <w:r w:rsidR="00CB4360" w:rsidRPr="006158B0">
        <w:t>(</w:t>
      </w:r>
      <w:r w:rsidR="009301FD">
        <w:t xml:space="preserve">i.e., </w:t>
      </w:r>
      <w:r w:rsidR="00CB4360" w:rsidRPr="006158B0">
        <w:t>both curves have an area of 1)</w:t>
      </w:r>
      <w:r w:rsidR="009301FD">
        <w:t>,</w:t>
      </w:r>
      <w:r w:rsidR="00CB4360" w:rsidRPr="006158B0">
        <w:t xml:space="preserve"> shows that farms with at least 50 tree crops typically owned more land.</w:t>
      </w:r>
    </w:p>
    <w:p w14:paraId="5A49C9A3" w14:textId="7B8D033C" w:rsidR="00407B8D" w:rsidRPr="006158B0" w:rsidRDefault="00407B8D" w:rsidP="00C62909"/>
    <w:p w14:paraId="6B0BE5AF" w14:textId="42168185" w:rsidR="00081899" w:rsidRPr="006158B0" w:rsidRDefault="00081899" w:rsidP="00C62909"/>
    <w:p w14:paraId="484C718E" w14:textId="6FAC027F" w:rsidR="00346880" w:rsidRPr="006158B0" w:rsidRDefault="00346880" w:rsidP="00C62909">
      <w:r w:rsidRPr="006158B0">
        <w:rPr>
          <w:noProof/>
        </w:rPr>
        <w:drawing>
          <wp:inline distT="0" distB="0" distL="0" distR="0" wp14:anchorId="072EA127" wp14:editId="3D2A6903">
            <wp:extent cx="2519944" cy="1800000"/>
            <wp:effectExtent l="12700" t="12700" r="7620" b="165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rees by land status.png"/>
                    <pic:cNvPicPr/>
                  </pic:nvPicPr>
                  <pic:blipFill>
                    <a:blip r:embed="rId57">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r w:rsidR="00CB4360" w:rsidRPr="006158B0">
        <w:tab/>
      </w:r>
      <w:r w:rsidR="00CB4360" w:rsidRPr="006158B0">
        <w:rPr>
          <w:noProof/>
        </w:rPr>
        <w:drawing>
          <wp:inline distT="0" distB="0" distL="0" distR="0" wp14:anchorId="6AB19F28" wp14:editId="1F0B6CC3">
            <wp:extent cx="2519944" cy="1800000"/>
            <wp:effectExtent l="12700" t="12700" r="7620" b="165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nd to trees.png"/>
                    <pic:cNvPicPr/>
                  </pic:nvPicPr>
                  <pic:blipFill>
                    <a:blip r:embed="rId58">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p>
    <w:p w14:paraId="759C5646" w14:textId="4B912B83" w:rsidR="00346880" w:rsidRPr="006158B0" w:rsidRDefault="00346880" w:rsidP="00C62909">
      <w:pPr>
        <w:pStyle w:val="Caption"/>
      </w:pPr>
      <w:bookmarkStart w:id="39" w:name="_Toc19374675"/>
      <w:r w:rsidRPr="006158B0">
        <w:t xml:space="preserve">Figure </w:t>
      </w:r>
      <w:r w:rsidRPr="006158B0">
        <w:fldChar w:fldCharType="begin"/>
      </w:r>
      <w:r w:rsidRPr="006158B0">
        <w:instrText xml:space="preserve"> SEQ Figure \* ARABIC </w:instrText>
      </w:r>
      <w:r w:rsidRPr="006158B0">
        <w:fldChar w:fldCharType="separate"/>
      </w:r>
      <w:r w:rsidR="006158B0">
        <w:rPr>
          <w:noProof/>
        </w:rPr>
        <w:t>30</w:t>
      </w:r>
      <w:r w:rsidRPr="006158B0">
        <w:fldChar w:fldCharType="end"/>
      </w:r>
      <w:r w:rsidR="003D15D1" w:rsidRPr="006158B0">
        <w:t xml:space="preserve">: </w:t>
      </w:r>
      <w:r w:rsidR="00A144C8" w:rsidRPr="006158B0">
        <w:t>those with more trees tend to have more land and more secure land tenure</w:t>
      </w:r>
      <w:bookmarkEnd w:id="39"/>
    </w:p>
    <w:p w14:paraId="178A6E76" w14:textId="72415926" w:rsidR="00407B8D" w:rsidRPr="006158B0" w:rsidRDefault="00F57585" w:rsidP="00C62909">
      <w:pPr>
        <w:pStyle w:val="Heading2"/>
      </w:pPr>
      <w:bookmarkStart w:id="40" w:name="_Toc19374644"/>
      <w:r w:rsidRPr="006158B0">
        <w:t>Pest and Disease</w:t>
      </w:r>
      <w:bookmarkEnd w:id="40"/>
    </w:p>
    <w:p w14:paraId="5005FB8B" w14:textId="170FD148" w:rsidR="00F57585" w:rsidRPr="006158B0" w:rsidRDefault="00343C51" w:rsidP="00C62909">
      <w:r w:rsidRPr="006158B0">
        <w:t>Far and away the issue that most farmers requested help with</w:t>
      </w:r>
      <w:r w:rsidR="00EC4E12">
        <w:t xml:space="preserve"> was</w:t>
      </w:r>
      <w:r w:rsidRPr="006158B0">
        <w:t xml:space="preserve"> pest and disease</w:t>
      </w:r>
      <w:r w:rsidR="00F0339C" w:rsidRPr="006158B0">
        <w:t xml:space="preserve"> (P&amp;D)</w:t>
      </w:r>
      <w:r w:rsidR="00EC4E12">
        <w:t xml:space="preserve">, which </w:t>
      </w:r>
      <w:r w:rsidR="0076610E" w:rsidRPr="006158B0">
        <w:t xml:space="preserve">are central to understanding the significant concerns and worries that shape farmer decision making </w:t>
      </w:r>
      <w:r w:rsidR="00611E52" w:rsidRPr="006158B0">
        <w:t>amongst the sample.</w:t>
      </w:r>
      <w:r w:rsidR="00F0339C" w:rsidRPr="006158B0">
        <w:t xml:space="preserve"> The challenge with regards to the data on P&amp;D is that the farmers </w:t>
      </w:r>
      <w:r w:rsidR="001D543B" w:rsidRPr="006158B0">
        <w:t>may</w:t>
      </w:r>
      <w:r w:rsidR="00F0339C" w:rsidRPr="006158B0">
        <w:t xml:space="preserve"> lack the ability to </w:t>
      </w:r>
      <w:r w:rsidR="00716F53" w:rsidRPr="006158B0">
        <w:t xml:space="preserve">properly </w:t>
      </w:r>
      <w:r w:rsidR="00F0339C" w:rsidRPr="006158B0">
        <w:t>identify the diseases – a key finding incorporated into the project</w:t>
      </w:r>
      <w:r w:rsidR="00C044C8" w:rsidRPr="006158B0">
        <w:t xml:space="preserve"> via the P&amp;D knowledge exchange and development of a visual pamphlet for cassava P&amp;D identification. </w:t>
      </w:r>
    </w:p>
    <w:p w14:paraId="28F3E412" w14:textId="75614382" w:rsidR="003924A9" w:rsidRPr="006158B0" w:rsidRDefault="00470380" w:rsidP="00C62909">
      <w:r w:rsidRPr="006158B0">
        <w:rPr>
          <w:noProof/>
        </w:rPr>
        <mc:AlternateContent>
          <mc:Choice Requires="wps">
            <w:drawing>
              <wp:anchor distT="0" distB="0" distL="114300" distR="114300" simplePos="0" relativeHeight="251663360" behindDoc="0" locked="0" layoutInCell="1" allowOverlap="1" wp14:anchorId="2F67C0AC" wp14:editId="1458320F">
                <wp:simplePos x="0" y="0"/>
                <wp:positionH relativeFrom="column">
                  <wp:posOffset>4126865</wp:posOffset>
                </wp:positionH>
                <wp:positionV relativeFrom="paragraph">
                  <wp:posOffset>1517015</wp:posOffset>
                </wp:positionV>
                <wp:extent cx="1584325" cy="635"/>
                <wp:effectExtent l="0" t="0" r="3175" b="12065"/>
                <wp:wrapSquare wrapText="bothSides"/>
                <wp:docPr id="43" name="Text Box 43"/>
                <wp:cNvGraphicFramePr/>
                <a:graphic xmlns:a="http://schemas.openxmlformats.org/drawingml/2006/main">
                  <a:graphicData uri="http://schemas.microsoft.com/office/word/2010/wordprocessingShape">
                    <wps:wsp>
                      <wps:cNvSpPr txBox="1"/>
                      <wps:spPr>
                        <a:xfrm>
                          <a:off x="0" y="0"/>
                          <a:ext cx="1584325" cy="635"/>
                        </a:xfrm>
                        <a:prstGeom prst="rect">
                          <a:avLst/>
                        </a:prstGeom>
                        <a:solidFill>
                          <a:prstClr val="white"/>
                        </a:solidFill>
                        <a:ln>
                          <a:noFill/>
                        </a:ln>
                      </wps:spPr>
                      <wps:txbx>
                        <w:txbxContent>
                          <w:p w14:paraId="7061563C" w14:textId="348CE259" w:rsidR="00470380" w:rsidRPr="005F3917" w:rsidRDefault="00470380" w:rsidP="00470380">
                            <w:pPr>
                              <w:pStyle w:val="Caption"/>
                            </w:pPr>
                            <w:bookmarkStart w:id="41" w:name="_Toc19374209"/>
                            <w:bookmarkStart w:id="42" w:name="_Toc19374676"/>
                            <w:r>
                              <w:t xml:space="preserve">Figure </w:t>
                            </w:r>
                            <w:r>
                              <w:fldChar w:fldCharType="begin"/>
                            </w:r>
                            <w:r>
                              <w:instrText xml:space="preserve"> SEQ Figure \* ARABIC </w:instrText>
                            </w:r>
                            <w:r>
                              <w:fldChar w:fldCharType="separate"/>
                            </w:r>
                            <w:r w:rsidR="00AD11D9">
                              <w:rPr>
                                <w:noProof/>
                              </w:rPr>
                              <w:t>31</w:t>
                            </w:r>
                            <w:r>
                              <w:fldChar w:fldCharType="end"/>
                            </w:r>
                            <w:r>
                              <w:t xml:space="preserve">: </w:t>
                            </w:r>
                            <w:r w:rsidRPr="00F81270">
                              <w:t>observation of P&amp;D on farm</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67C0AC" id="Text Box 43" o:spid="_x0000_s1041" type="#_x0000_t202" style="position:absolute;left:0;text-align:left;margin-left:324.95pt;margin-top:119.45pt;width:124.7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" stroked="f">
                <v:textbox style="mso-fit-shape-to-text:t" inset="0,0,0,0">
                  <w:txbxContent>
                    <w:p w14:paraId="7061563C" w14:textId="348CE259" w:rsidR="00470380" w:rsidRPr="005F3917" w:rsidRDefault="00470380" w:rsidP="00470380">
                      <w:pPr>
                        <w:pStyle w:val="Caption"/>
                      </w:pPr>
                      <w:bookmarkStart w:id="54" w:name="_Toc19374209"/>
                      <w:bookmarkStart w:id="55" w:name="_Toc19374676"/>
                      <w:r>
                        <w:t xml:space="preserve">Figure </w:t>
                      </w:r>
                      <w:r>
                        <w:fldChar w:fldCharType="begin"/>
                      </w:r>
                      <w:r>
                        <w:instrText xml:space="preserve"> SEQ Figure \* ARABIC </w:instrText>
                      </w:r>
                      <w:r>
                        <w:fldChar w:fldCharType="separate"/>
                      </w:r>
                      <w:r w:rsidR="00AD11D9">
                        <w:rPr>
                          <w:noProof/>
                        </w:rPr>
                        <w:t>31</w:t>
                      </w:r>
                      <w:r>
                        <w:fldChar w:fldCharType="end"/>
                      </w:r>
                      <w:r>
                        <w:t xml:space="preserve">: </w:t>
                      </w:r>
                      <w:r w:rsidRPr="00F81270">
                        <w:t>observation of P&amp;D on farm</w:t>
                      </w:r>
                      <w:bookmarkEnd w:id="54"/>
                      <w:bookmarkEnd w:id="55"/>
                    </w:p>
                  </w:txbxContent>
                </v:textbox>
                <w10:wrap type="square"/>
              </v:shape>
            </w:pict>
          </mc:Fallback>
        </mc:AlternateContent>
      </w:r>
      <w:r w:rsidRPr="006158B0">
        <w:rPr>
          <w:noProof/>
        </w:rPr>
        <w:drawing>
          <wp:anchor distT="0" distB="0" distL="114300" distR="114300" simplePos="0" relativeHeight="251661312" behindDoc="0" locked="0" layoutInCell="1" allowOverlap="1" wp14:anchorId="30B63A3C" wp14:editId="16852C4A">
            <wp:simplePos x="0" y="0"/>
            <wp:positionH relativeFrom="margin">
              <wp:posOffset>4126865</wp:posOffset>
            </wp:positionH>
            <wp:positionV relativeFrom="margin">
              <wp:posOffset>3663315</wp:posOffset>
            </wp:positionV>
            <wp:extent cx="1584325" cy="1285875"/>
            <wp:effectExtent l="12700" t="12700" r="15875" b="9525"/>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1584325" cy="1285875"/>
                    </a:xfrm>
                    <a:prstGeom prst="rect">
                      <a:avLst/>
                    </a:prstGeom>
                    <a:ln>
                      <a:solidFill>
                        <a:schemeClr val="tx1"/>
                      </a:solidFill>
                    </a:ln>
                  </pic:spPr>
                </pic:pic>
              </a:graphicData>
            </a:graphic>
          </wp:anchor>
        </w:drawing>
      </w:r>
    </w:p>
    <w:p w14:paraId="41BC0CC4" w14:textId="32DD32C9" w:rsidR="003924A9" w:rsidRPr="006158B0" w:rsidRDefault="003924A9" w:rsidP="00C62909">
      <w:r w:rsidRPr="006158B0">
        <w:t xml:space="preserve">The survey asked a series of questions about five </w:t>
      </w:r>
      <w:r w:rsidR="008858B6">
        <w:t xml:space="preserve">prominent </w:t>
      </w:r>
      <w:r w:rsidRPr="006158B0">
        <w:t>pests and disease</w:t>
      </w:r>
      <w:r w:rsidR="008858B6">
        <w:t>s that</w:t>
      </w:r>
      <w:r w:rsidRPr="006158B0">
        <w:t xml:space="preserve"> affect cassava, including:</w:t>
      </w:r>
    </w:p>
    <w:p w14:paraId="66428C46" w14:textId="4C57764F" w:rsidR="003924A9" w:rsidRPr="006158B0" w:rsidRDefault="003924A9" w:rsidP="00C62909">
      <w:pPr>
        <w:numPr>
          <w:ilvl w:val="0"/>
          <w:numId w:val="4"/>
        </w:numPr>
      </w:pPr>
      <w:r w:rsidRPr="006158B0">
        <w:t>Mealybug</w:t>
      </w:r>
    </w:p>
    <w:p w14:paraId="220C47CD" w14:textId="4091E12C" w:rsidR="003924A9" w:rsidRPr="006158B0" w:rsidRDefault="003924A9" w:rsidP="00C62909">
      <w:pPr>
        <w:numPr>
          <w:ilvl w:val="0"/>
          <w:numId w:val="4"/>
        </w:numPr>
      </w:pPr>
      <w:r w:rsidRPr="006158B0">
        <w:t>Witch’s broom</w:t>
      </w:r>
    </w:p>
    <w:p w14:paraId="4C2B4C4D" w14:textId="77777777" w:rsidR="003924A9" w:rsidRPr="006158B0" w:rsidRDefault="003924A9" w:rsidP="00C62909">
      <w:pPr>
        <w:numPr>
          <w:ilvl w:val="0"/>
          <w:numId w:val="4"/>
        </w:numPr>
      </w:pPr>
      <w:r w:rsidRPr="006158B0">
        <w:t>Bacterial blight</w:t>
      </w:r>
    </w:p>
    <w:p w14:paraId="341B1518" w14:textId="77777777" w:rsidR="003924A9" w:rsidRPr="006158B0" w:rsidRDefault="003924A9" w:rsidP="00C62909">
      <w:pPr>
        <w:numPr>
          <w:ilvl w:val="0"/>
          <w:numId w:val="4"/>
        </w:numPr>
      </w:pPr>
      <w:r w:rsidRPr="006158B0">
        <w:t>Mites</w:t>
      </w:r>
    </w:p>
    <w:p w14:paraId="0E04FB82" w14:textId="61066A2B" w:rsidR="003924A9" w:rsidRPr="006158B0" w:rsidRDefault="003924A9" w:rsidP="00C62909">
      <w:pPr>
        <w:numPr>
          <w:ilvl w:val="0"/>
          <w:numId w:val="4"/>
        </w:numPr>
      </w:pPr>
      <w:r w:rsidRPr="006158B0">
        <w:t>Cassava mosaic disease (CMD)</w:t>
      </w:r>
    </w:p>
    <w:p w14:paraId="4E23DD6B" w14:textId="77777777" w:rsidR="00470380" w:rsidRPr="006158B0" w:rsidRDefault="00470380" w:rsidP="00C62909">
      <w:pPr>
        <w:ind w:left="360"/>
      </w:pPr>
    </w:p>
    <w:p w14:paraId="256EA9FA" w14:textId="50294D7F" w:rsidR="00796E31" w:rsidRPr="006158B0" w:rsidRDefault="00195EB2" w:rsidP="00C62909">
      <w:r w:rsidRPr="006158B0">
        <w:rPr>
          <w:noProof/>
        </w:rPr>
        <w:drawing>
          <wp:anchor distT="0" distB="0" distL="114300" distR="114300" simplePos="0" relativeHeight="251664384" behindDoc="0" locked="0" layoutInCell="1" allowOverlap="1" wp14:anchorId="2DDB4C81" wp14:editId="0E00C743">
            <wp:simplePos x="0" y="0"/>
            <wp:positionH relativeFrom="margin">
              <wp:posOffset>46442</wp:posOffset>
            </wp:positionH>
            <wp:positionV relativeFrom="margin">
              <wp:posOffset>6021924</wp:posOffset>
            </wp:positionV>
            <wp:extent cx="2546544" cy="1800000"/>
            <wp:effectExtent l="12700" t="12700" r="6350" b="1651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2546544" cy="1800000"/>
                    </a:xfrm>
                    <a:prstGeom prst="rect">
                      <a:avLst/>
                    </a:prstGeom>
                    <a:ln>
                      <a:solidFill>
                        <a:schemeClr val="tx1"/>
                      </a:solidFill>
                    </a:ln>
                  </pic:spPr>
                </pic:pic>
              </a:graphicData>
            </a:graphic>
          </wp:anchor>
        </w:drawing>
      </w:r>
      <w:r w:rsidR="00C62BDE" w:rsidRPr="006158B0">
        <w:t>Farm</w:t>
      </w:r>
      <w:r w:rsidR="003D4929">
        <w:t>er</w:t>
      </w:r>
      <w:r w:rsidR="00C62BDE" w:rsidRPr="006158B0">
        <w:t>s were asked if they observed these disease afflicting their cassava during the “last production season</w:t>
      </w:r>
      <w:r w:rsidR="006144BA" w:rsidRPr="006158B0">
        <w:t>”</w:t>
      </w:r>
      <w:r w:rsidR="00C62BDE" w:rsidRPr="006158B0">
        <w:t xml:space="preserve"> and responses generally had a large number of NA values.</w:t>
      </w:r>
      <w:r w:rsidR="00470380" w:rsidRPr="006158B0">
        <w:t xml:space="preserve"> </w:t>
      </w:r>
      <w:r w:rsidR="00796E31" w:rsidRPr="006158B0">
        <w:t xml:space="preserve">The large volume of NA responses makes it difficult to draw much information from the data. For the remainder of this section we make a </w:t>
      </w:r>
      <w:r w:rsidR="00796E31" w:rsidRPr="006158B0">
        <w:rPr>
          <w:b/>
          <w:bCs/>
        </w:rPr>
        <w:t>strong assumption</w:t>
      </w:r>
      <w:r w:rsidR="00796E31" w:rsidRPr="006158B0">
        <w:t>: that all NA responses are “no” responses. The justification for this is that a farmer is likely to have identified a pest or disease if it was having a large impact on their cassava. In a sense we are trying to reinterpret the question as “did you notice this pest or disease having a significant impact on your cassava in the last production season?” This assumption has the potential to seriously corrupt the following analysis, but otherwise we have little to work with. We can try to support this assumption by looking at whether respondents had ever seen the pest or disease, on their or others farms</w:t>
      </w:r>
      <w:r w:rsidR="00D24029" w:rsidRPr="006158B0">
        <w:t>.</w:t>
      </w:r>
    </w:p>
    <w:p w14:paraId="589D07FC" w14:textId="4E26BAEF" w:rsidR="00D24029" w:rsidRPr="00D24029" w:rsidRDefault="00D24029" w:rsidP="00C62909">
      <w:pPr>
        <w:spacing w:before="100" w:beforeAutospacing="1" w:after="100" w:afterAutospacing="1"/>
      </w:pPr>
      <w:r w:rsidRPr="00D24029">
        <w:t xml:space="preserve">The responses to these questions were much clearer, with very few farms giving NA or unsure responses. This suggests that most of respondents were able to identify the pests and disease, supporting the above justification. If respondents were mostly able to identify the pests and diseases, surely they would have noticed them had they been wreaking </w:t>
      </w:r>
      <w:r w:rsidR="00A47D6E" w:rsidRPr="006158B0">
        <w:t>havoc</w:t>
      </w:r>
      <w:r w:rsidRPr="00D24029">
        <w:t xml:space="preserve"> on their 2016 </w:t>
      </w:r>
      <w:r w:rsidRPr="00D24029">
        <w:lastRenderedPageBreak/>
        <w:t>cassava. Respondents may have given NA responses for observing the pests in 2016 simply because they could not rule out a low level presence.</w:t>
      </w:r>
      <w:r w:rsidR="00A96C2D" w:rsidRPr="006158B0">
        <w:t xml:space="preserve"> E</w:t>
      </w:r>
      <w:r w:rsidRPr="00D24029">
        <w:t>vidence that this assumption is poor can be found in the 35 (9%) of respondents that reported the presence of a pest or disease, but also estimated no loss as a result of that pest or disease.</w:t>
      </w:r>
    </w:p>
    <w:p w14:paraId="597A270D" w14:textId="77777777" w:rsidR="000A79C8" w:rsidRPr="006158B0" w:rsidRDefault="008164DD" w:rsidP="00C62909">
      <w:pPr>
        <w:keepNext/>
      </w:pPr>
      <w:r w:rsidRPr="006158B0">
        <w:rPr>
          <w:noProof/>
        </w:rPr>
        <w:drawing>
          <wp:inline distT="0" distB="0" distL="0" distR="0" wp14:anchorId="6DA1E5DE" wp14:editId="4B282B31">
            <wp:extent cx="5039888" cy="3600000"/>
            <wp:effectExtent l="12700" t="12700" r="1524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amp;d estimated losses.png"/>
                    <pic:cNvPicPr/>
                  </pic:nvPicPr>
                  <pic:blipFill>
                    <a:blip r:embed="rId61">
                      <a:extLst>
                        <a:ext uri="{28A0092B-C50C-407E-A947-70E740481C1C}">
                          <a14:useLocalDpi xmlns:a14="http://schemas.microsoft.com/office/drawing/2010/main" val="0"/>
                        </a:ext>
                      </a:extLst>
                    </a:blip>
                    <a:stretch>
                      <a:fillRect/>
                    </a:stretch>
                  </pic:blipFill>
                  <pic:spPr>
                    <a:xfrm>
                      <a:off x="0" y="0"/>
                      <a:ext cx="5039888" cy="3600000"/>
                    </a:xfrm>
                    <a:prstGeom prst="rect">
                      <a:avLst/>
                    </a:prstGeom>
                    <a:ln>
                      <a:solidFill>
                        <a:schemeClr val="tx1"/>
                      </a:solidFill>
                    </a:ln>
                  </pic:spPr>
                </pic:pic>
              </a:graphicData>
            </a:graphic>
          </wp:inline>
        </w:drawing>
      </w:r>
    </w:p>
    <w:p w14:paraId="4AC00F81" w14:textId="71A40DAE" w:rsidR="009E4687" w:rsidRPr="006158B0" w:rsidRDefault="000A79C8" w:rsidP="00C62909">
      <w:pPr>
        <w:pStyle w:val="Caption"/>
      </w:pPr>
      <w:bookmarkStart w:id="43" w:name="_Toc19374677"/>
      <w:r w:rsidRPr="006158B0">
        <w:t xml:space="preserve">Figure </w:t>
      </w:r>
      <w:r w:rsidRPr="006158B0">
        <w:fldChar w:fldCharType="begin"/>
      </w:r>
      <w:r w:rsidRPr="006158B0">
        <w:instrText xml:space="preserve"> SEQ Figure \* ARABIC </w:instrText>
      </w:r>
      <w:r w:rsidRPr="006158B0">
        <w:fldChar w:fldCharType="separate"/>
      </w:r>
      <w:r w:rsidR="006158B0">
        <w:rPr>
          <w:noProof/>
        </w:rPr>
        <w:t>32</w:t>
      </w:r>
      <w:r w:rsidRPr="006158B0">
        <w:fldChar w:fldCharType="end"/>
      </w:r>
      <w:r w:rsidRPr="006158B0">
        <w:t>: attributed losses to cassava by pest and disease</w:t>
      </w:r>
      <w:bookmarkEnd w:id="43"/>
    </w:p>
    <w:p w14:paraId="56C79C9A" w14:textId="5B8EDFC5" w:rsidR="008164DD" w:rsidRPr="006158B0" w:rsidRDefault="008164DD" w:rsidP="00C62909">
      <w:r w:rsidRPr="008164DD">
        <w:t xml:space="preserve">Another way of visualising this data, which may or may not be clearer, is shown </w:t>
      </w:r>
      <w:r w:rsidR="000A79C8" w:rsidRPr="006158B0">
        <w:t xml:space="preserve">in </w:t>
      </w:r>
      <w:r w:rsidR="000A79C8" w:rsidRPr="006158B0">
        <w:rPr>
          <w:highlight w:val="yellow"/>
        </w:rPr>
        <w:t xml:space="preserve">Figure </w:t>
      </w:r>
      <w:r w:rsidR="00C84CA4" w:rsidRPr="006158B0">
        <w:rPr>
          <w:highlight w:val="yellow"/>
        </w:rPr>
        <w:t>3</w:t>
      </w:r>
      <w:r w:rsidR="00BE2E50" w:rsidRPr="006158B0">
        <w:rPr>
          <w:highlight w:val="yellow"/>
        </w:rPr>
        <w:t>2</w:t>
      </w:r>
      <w:r w:rsidR="003D4929">
        <w:rPr>
          <w:highlight w:val="yellow"/>
        </w:rPr>
        <w:t>.</w:t>
      </w:r>
      <w:r w:rsidRPr="008164DD">
        <w:t xml:space="preserve"> This plot shows only the 188 farms that farmed cassava in 2017 and completely answered the pest and disease loss questions. Each farm is represented by a vertical column constructed by stacking coloured blocks, each block corresponding to a pest or disease. The length of each of the coloured blocks corresponds to the proportion of responsibility for crop loss attributed to that pest or disease by the given farm. From a glance, mealybug is the most dominant pest.</w:t>
      </w:r>
      <w:r w:rsidR="004F5108" w:rsidRPr="006158B0">
        <w:t xml:space="preserve"> It is important to remain cautious concerning this data, especially given the challenges of P&amp;D identification. Rather than an absolute number of identification of the a specific pest or disease, it is more appropriate to interpret this data as the farmers believing that their crops are being affected by P&amp;D and that they believe those impacts are significant.</w:t>
      </w:r>
      <w:r w:rsidR="006452F2" w:rsidRPr="006158B0">
        <w:t xml:space="preserve"> This belief is evident within the </w:t>
      </w:r>
      <w:r w:rsidR="00A47D6E" w:rsidRPr="006158B0">
        <w:t>responses</w:t>
      </w:r>
      <w:r w:rsidR="006452F2" w:rsidRPr="006158B0">
        <w:t xml:space="preserve"> concerning actions taken.</w:t>
      </w:r>
    </w:p>
    <w:p w14:paraId="1A0FD8C2" w14:textId="6CFB3E8D" w:rsidR="006452F2" w:rsidRPr="006158B0" w:rsidRDefault="006452F2" w:rsidP="00C62909"/>
    <w:p w14:paraId="6901CBA8" w14:textId="13FD9362" w:rsidR="0069168B" w:rsidRPr="006158B0" w:rsidRDefault="006452F2" w:rsidP="00C62909">
      <w:r w:rsidRPr="006452F2">
        <w:t>Respondents were asked who was primarily responsible for pest and disease control of the cassava crop. The following plot shows the number of times each response was chosen. Respondents were able to select multiple responses, but most chose 1 (199 respondents) or 2 (171 respondents) responses. So a single respondent may have contributed to two or more of the bars.</w:t>
      </w:r>
      <w:r w:rsidR="0069168B" w:rsidRPr="006158B0">
        <w:t xml:space="preserve"> If we look at who is responsible for pest and disease control split by gender of the household head we get plots supporting the idea that the household head is usually primarily responsible</w:t>
      </w:r>
      <w:r w:rsidR="003D4929">
        <w:t>, regardless of gender</w:t>
      </w:r>
      <w:r w:rsidR="0069168B" w:rsidRPr="006158B0">
        <w:t>.</w:t>
      </w:r>
    </w:p>
    <w:p w14:paraId="2E2C9299" w14:textId="75686450" w:rsidR="00FE3C9F" w:rsidRPr="006158B0" w:rsidRDefault="00FE3C9F" w:rsidP="00C62909"/>
    <w:p w14:paraId="588779A9" w14:textId="77777777" w:rsidR="0069168B" w:rsidRPr="006158B0" w:rsidRDefault="00FE3C9F" w:rsidP="00C62909">
      <w:pPr>
        <w:keepNext/>
      </w:pPr>
      <w:r w:rsidRPr="006158B0">
        <w:rPr>
          <w:noProof/>
        </w:rPr>
        <w:lastRenderedPageBreak/>
        <w:t xml:space="preserve"> </w:t>
      </w:r>
      <w:r w:rsidRPr="006158B0">
        <w:rPr>
          <w:noProof/>
        </w:rPr>
        <w:drawing>
          <wp:inline distT="0" distB="0" distL="0" distR="0" wp14:anchorId="1AA2D67B" wp14:editId="5F0DDB0E">
            <wp:extent cx="2519944" cy="1800000"/>
            <wp:effectExtent l="12700" t="12700" r="7620" b="165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amp;D responsibility.png"/>
                    <pic:cNvPicPr/>
                  </pic:nvPicPr>
                  <pic:blipFill>
                    <a:blip r:embed="rId62">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r w:rsidR="0069168B" w:rsidRPr="006158B0">
        <w:rPr>
          <w:noProof/>
        </w:rPr>
        <w:tab/>
      </w:r>
      <w:r w:rsidR="0069168B" w:rsidRPr="006158B0">
        <w:rPr>
          <w:noProof/>
        </w:rPr>
        <w:drawing>
          <wp:inline distT="0" distB="0" distL="0" distR="0" wp14:anchorId="5F1EEA92" wp14:editId="31998346">
            <wp:extent cx="2519944" cy="1800000"/>
            <wp:effectExtent l="12700" t="12700" r="7620" b="165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oH responsible for P&amp;D.png"/>
                    <pic:cNvPicPr/>
                  </pic:nvPicPr>
                  <pic:blipFill>
                    <a:blip r:embed="rId63">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p>
    <w:p w14:paraId="4A176839" w14:textId="6B12521A" w:rsidR="00B7674A" w:rsidRPr="006158B0" w:rsidRDefault="0069168B" w:rsidP="00286806">
      <w:pPr>
        <w:pStyle w:val="Caption"/>
      </w:pPr>
      <w:bookmarkStart w:id="44" w:name="_Toc19374678"/>
      <w:r w:rsidRPr="006158B0">
        <w:t xml:space="preserve">Figure </w:t>
      </w:r>
      <w:r w:rsidRPr="006158B0">
        <w:fldChar w:fldCharType="begin"/>
      </w:r>
      <w:r w:rsidRPr="006158B0">
        <w:instrText xml:space="preserve"> SEQ Figure \* ARABIC </w:instrText>
      </w:r>
      <w:r w:rsidRPr="006158B0">
        <w:fldChar w:fldCharType="separate"/>
      </w:r>
      <w:r w:rsidR="006158B0">
        <w:rPr>
          <w:noProof/>
        </w:rPr>
        <w:t>33</w:t>
      </w:r>
      <w:r w:rsidRPr="006158B0">
        <w:fldChar w:fldCharType="end"/>
      </w:r>
      <w:r w:rsidRPr="006158B0">
        <w:tab/>
      </w:r>
      <w:r w:rsidR="008E75F4" w:rsidRPr="006158B0">
        <w:t>: who is responsible for P&amp;D</w:t>
      </w:r>
      <w:r w:rsidRPr="006158B0">
        <w:tab/>
      </w:r>
      <w:r w:rsidRPr="006158B0">
        <w:tab/>
      </w:r>
      <w:r w:rsidRPr="006158B0">
        <w:tab/>
        <w:t xml:space="preserve">Figure </w:t>
      </w:r>
      <w:r w:rsidRPr="006158B0">
        <w:fldChar w:fldCharType="begin"/>
      </w:r>
      <w:r w:rsidRPr="006158B0">
        <w:instrText xml:space="preserve"> SEQ Figure \* ARABIC </w:instrText>
      </w:r>
      <w:r w:rsidRPr="006158B0">
        <w:fldChar w:fldCharType="separate"/>
      </w:r>
      <w:r w:rsidR="006158B0">
        <w:rPr>
          <w:noProof/>
        </w:rPr>
        <w:t>34</w:t>
      </w:r>
      <w:r w:rsidRPr="006158B0">
        <w:fldChar w:fldCharType="end"/>
      </w:r>
      <w:r w:rsidR="008E75F4" w:rsidRPr="006158B0">
        <w:t>: differences in Female-headed households?</w:t>
      </w:r>
      <w:bookmarkEnd w:id="44"/>
    </w:p>
    <w:p w14:paraId="5FC22215" w14:textId="4C30972D" w:rsidR="00FE3C9F" w:rsidRPr="006158B0" w:rsidRDefault="00A47D6E" w:rsidP="00C62909">
      <w:r w:rsidRPr="006158B0">
        <w:t>Farmers</w:t>
      </w:r>
      <w:r w:rsidR="00FE3C9F" w:rsidRPr="006158B0">
        <w:t xml:space="preserve"> responded that they tend to monitor for pests and diseases either “every day</w:t>
      </w:r>
      <w:r w:rsidR="00E26A07" w:rsidRPr="006158B0">
        <w:t>”</w:t>
      </w:r>
      <w:r w:rsidR="00FE3C9F" w:rsidRPr="006158B0">
        <w:t xml:space="preserve"> or “only when needed</w:t>
      </w:r>
      <w:r w:rsidR="00E26A07" w:rsidRPr="006158B0">
        <w:t>”</w:t>
      </w:r>
      <w:r w:rsidR="00FE3C9F" w:rsidRPr="006158B0">
        <w:t xml:space="preserve">. </w:t>
      </w:r>
      <w:r w:rsidR="0029048A" w:rsidRPr="006158B0">
        <w:t>The image</w:t>
      </w:r>
      <w:r w:rsidR="00FE3C9F" w:rsidRPr="006158B0">
        <w:t xml:space="preserve"> below shows all of the responses, after some simple data cleaning.</w:t>
      </w:r>
    </w:p>
    <w:p w14:paraId="0C6651FC" w14:textId="77777777" w:rsidR="008A3B4A" w:rsidRPr="006158B0" w:rsidRDefault="008A3B4A" w:rsidP="00C62909"/>
    <w:p w14:paraId="37A8CB73" w14:textId="77777777" w:rsidR="00BE0DDE" w:rsidRPr="006158B0" w:rsidRDefault="0029048A" w:rsidP="00C62909">
      <w:pPr>
        <w:keepNext/>
      </w:pPr>
      <w:r w:rsidRPr="006158B0">
        <w:rPr>
          <w:noProof/>
        </w:rPr>
        <w:drawing>
          <wp:inline distT="0" distB="0" distL="0" distR="0" wp14:anchorId="14B1B067" wp14:editId="694DF070">
            <wp:extent cx="1428115" cy="2345690"/>
            <wp:effectExtent l="12700" t="12700" r="6985" b="165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1428115" cy="2345690"/>
                    </a:xfrm>
                    <a:prstGeom prst="rect">
                      <a:avLst/>
                    </a:prstGeom>
                    <a:ln>
                      <a:solidFill>
                        <a:schemeClr val="tx1"/>
                      </a:solidFill>
                    </a:ln>
                  </pic:spPr>
                </pic:pic>
              </a:graphicData>
            </a:graphic>
          </wp:inline>
        </w:drawing>
      </w:r>
    </w:p>
    <w:p w14:paraId="6191D8D0" w14:textId="2021DA90" w:rsidR="00BE0DDE" w:rsidRPr="006158B0" w:rsidRDefault="00BE0DDE" w:rsidP="00C62909">
      <w:pPr>
        <w:pStyle w:val="Caption"/>
      </w:pPr>
      <w:bookmarkStart w:id="45" w:name="_Toc19374679"/>
      <w:r w:rsidRPr="006158B0">
        <w:t xml:space="preserve">Figure </w:t>
      </w:r>
      <w:r w:rsidRPr="006158B0">
        <w:fldChar w:fldCharType="begin"/>
      </w:r>
      <w:r w:rsidRPr="006158B0">
        <w:instrText xml:space="preserve"> SEQ Figure \* ARABIC </w:instrText>
      </w:r>
      <w:r w:rsidRPr="006158B0">
        <w:fldChar w:fldCharType="separate"/>
      </w:r>
      <w:r w:rsidR="006158B0">
        <w:rPr>
          <w:noProof/>
        </w:rPr>
        <w:t>35</w:t>
      </w:r>
      <w:r w:rsidRPr="006158B0">
        <w:fldChar w:fldCharType="end"/>
      </w:r>
      <w:r w:rsidRPr="006158B0">
        <w:t>: frequency of checking for P&amp;D</w:t>
      </w:r>
      <w:bookmarkEnd w:id="45"/>
    </w:p>
    <w:p w14:paraId="3625D27E" w14:textId="2A789969" w:rsidR="006452F2" w:rsidRPr="006158B0" w:rsidRDefault="00A9621E" w:rsidP="00C62909">
      <w:pPr>
        <w:pStyle w:val="Heading2"/>
      </w:pPr>
      <w:bookmarkStart w:id="46" w:name="_Toc19374645"/>
      <w:r w:rsidRPr="006158B0">
        <w:t>Gender</w:t>
      </w:r>
      <w:bookmarkEnd w:id="46"/>
    </w:p>
    <w:p w14:paraId="202D7227" w14:textId="516F97E7" w:rsidR="00EC3408" w:rsidRPr="006158B0" w:rsidRDefault="00573CB8" w:rsidP="00C62909">
      <w:r w:rsidRPr="006158B0">
        <w:t xml:space="preserve">A key analytical objective of the research is to explore </w:t>
      </w:r>
      <w:r w:rsidR="00A47D6E" w:rsidRPr="006158B0">
        <w:t>whether</w:t>
      </w:r>
      <w:r w:rsidRPr="006158B0">
        <w:t xml:space="preserve">, and </w:t>
      </w:r>
      <w:r w:rsidR="00CA6005">
        <w:t xml:space="preserve">ideally </w:t>
      </w:r>
      <w:r w:rsidRPr="006158B0">
        <w:t xml:space="preserve">how, farmer perceptions and experiences are gendered. </w:t>
      </w:r>
      <w:r w:rsidR="00F606DB" w:rsidRPr="006158B0">
        <w:t xml:space="preserve">This objective is explored in </w:t>
      </w:r>
      <w:r w:rsidR="00A47D6E" w:rsidRPr="006158B0">
        <w:t>multiple</w:t>
      </w:r>
      <w:r w:rsidR="00F606DB" w:rsidRPr="006158B0">
        <w:t xml:space="preserve"> ways, both with regards to the specific – and potentially different – responses from female-headed households, as well as through responses that allocate responsibilities according to gender.</w:t>
      </w:r>
      <w:r w:rsidR="00B531CE" w:rsidRPr="006158B0">
        <w:t xml:space="preserve"> We are therefore interested in the </w:t>
      </w:r>
      <w:r w:rsidR="00F722E7" w:rsidRPr="006158B0">
        <w:t xml:space="preserve">characteristics of </w:t>
      </w:r>
      <w:r w:rsidR="00B531CE" w:rsidRPr="006158B0">
        <w:t>female head-of-households (H</w:t>
      </w:r>
      <w:r w:rsidR="00F722E7" w:rsidRPr="006158B0">
        <w:t>o</w:t>
      </w:r>
      <w:r w:rsidR="00B531CE" w:rsidRPr="006158B0">
        <w:t>H) and whether their conditions differ significantly from</w:t>
      </w:r>
      <w:r w:rsidR="00594D4D">
        <w:t xml:space="preserve"> those of</w:t>
      </w:r>
      <w:r w:rsidR="00B531CE" w:rsidRPr="006158B0">
        <w:t xml:space="preserve"> male H</w:t>
      </w:r>
      <w:r w:rsidR="0075451D" w:rsidRPr="006158B0">
        <w:t>o</w:t>
      </w:r>
      <w:r w:rsidR="00B531CE" w:rsidRPr="006158B0">
        <w:t xml:space="preserve">H. </w:t>
      </w:r>
      <w:r w:rsidR="003D58C5" w:rsidRPr="006158B0">
        <w:t>In general, w</w:t>
      </w:r>
      <w:r w:rsidR="00B531CE" w:rsidRPr="006158B0">
        <w:t>e see that female head-of-households (H</w:t>
      </w:r>
      <w:r w:rsidR="00152084" w:rsidRPr="006158B0">
        <w:t>o</w:t>
      </w:r>
      <w:r w:rsidR="00B531CE" w:rsidRPr="006158B0">
        <w:t>H) make up a disproportionate amount of the single and widowed H</w:t>
      </w:r>
      <w:r w:rsidR="00B70C07" w:rsidRPr="006158B0">
        <w:t>o</w:t>
      </w:r>
      <w:r w:rsidR="00B531CE" w:rsidRPr="006158B0">
        <w:t>Hs.</w:t>
      </w:r>
      <w:r w:rsidR="00EC3408" w:rsidRPr="006158B0">
        <w:t xml:space="preserve"> Additionally with regards to family composition, household size exhibits more complicated findings. Female H</w:t>
      </w:r>
      <w:r w:rsidR="00453234" w:rsidRPr="006158B0">
        <w:t>o</w:t>
      </w:r>
      <w:r w:rsidR="00EC3408" w:rsidRPr="006158B0">
        <w:t xml:space="preserve">H farms were proportionally more common amongst smaller household sizes, such as 2 or 3 members, </w:t>
      </w:r>
      <w:r w:rsidR="00453234" w:rsidRPr="006158B0">
        <w:t>as well as</w:t>
      </w:r>
      <w:r w:rsidR="00EC3408" w:rsidRPr="006158B0">
        <w:t xml:space="preserve"> amongst large household sizes, such as 8 and 9. Note that there are relatively few farms with 8-9 members, only 20 farms recorded more than 8 members.</w:t>
      </w:r>
    </w:p>
    <w:p w14:paraId="6282FDD7" w14:textId="3CD0CF50" w:rsidR="00B531CE" w:rsidRPr="006158B0" w:rsidRDefault="00B531CE" w:rsidP="00C62909"/>
    <w:p w14:paraId="7D973158" w14:textId="77777777" w:rsidR="00F5065A" w:rsidRPr="006158B0" w:rsidRDefault="00F5065A" w:rsidP="00C62909">
      <w:pPr>
        <w:keepNext/>
      </w:pPr>
      <w:r w:rsidRPr="006158B0">
        <w:rPr>
          <w:noProof/>
        </w:rPr>
        <w:lastRenderedPageBreak/>
        <w:drawing>
          <wp:inline distT="0" distB="0" distL="0" distR="0" wp14:anchorId="0FFFFEBB" wp14:editId="6E0DFAFC">
            <wp:extent cx="2519944" cy="1800000"/>
            <wp:effectExtent l="12700" t="12700" r="7620" b="165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oH size and FHoH.png"/>
                    <pic:cNvPicPr/>
                  </pic:nvPicPr>
                  <pic:blipFill>
                    <a:blip r:embed="rId65">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p>
    <w:p w14:paraId="6FA213AE" w14:textId="5AF5B33D" w:rsidR="00573CB8" w:rsidRPr="006158B0" w:rsidRDefault="00F5065A" w:rsidP="00C62909">
      <w:pPr>
        <w:pStyle w:val="Caption"/>
      </w:pPr>
      <w:bookmarkStart w:id="47" w:name="_Toc19374680"/>
      <w:r w:rsidRPr="006158B0">
        <w:t xml:space="preserve">Figure </w:t>
      </w:r>
      <w:r w:rsidRPr="006158B0">
        <w:fldChar w:fldCharType="begin"/>
      </w:r>
      <w:r w:rsidRPr="006158B0">
        <w:instrText xml:space="preserve"> SEQ Figure \* ARABIC </w:instrText>
      </w:r>
      <w:r w:rsidRPr="006158B0">
        <w:fldChar w:fldCharType="separate"/>
      </w:r>
      <w:r w:rsidR="006158B0">
        <w:rPr>
          <w:noProof/>
        </w:rPr>
        <w:t>36</w:t>
      </w:r>
      <w:r w:rsidRPr="006158B0">
        <w:fldChar w:fldCharType="end"/>
      </w:r>
      <w:r w:rsidRPr="006158B0">
        <w:t>: Household size by gender of HoH (note two tails – unknown causes)</w:t>
      </w:r>
      <w:bookmarkEnd w:id="47"/>
    </w:p>
    <w:p w14:paraId="5098BF08" w14:textId="319A78B4" w:rsidR="0029048A" w:rsidRPr="006158B0" w:rsidRDefault="005674C4" w:rsidP="00C62909">
      <w:r w:rsidRPr="006158B0">
        <w:t xml:space="preserve">Incomes are </w:t>
      </w:r>
      <w:r w:rsidR="00594D4D">
        <w:t xml:space="preserve">often </w:t>
      </w:r>
      <w:r w:rsidRPr="006158B0">
        <w:t xml:space="preserve">presumed to be substantially different between female and male headed households, which is confirmed by the data – but with the caution (from above) in terms of the challenges associated with income data. </w:t>
      </w:r>
    </w:p>
    <w:p w14:paraId="36BF2BE9" w14:textId="5F0460EF" w:rsidR="005674C4" w:rsidRPr="006158B0" w:rsidRDefault="005674C4" w:rsidP="00C62909"/>
    <w:p w14:paraId="4347F3A8" w14:textId="3E4BBC48" w:rsidR="00353C04" w:rsidRPr="006158B0" w:rsidRDefault="00353C04" w:rsidP="00C62909">
      <w:pPr>
        <w:keepNext/>
      </w:pPr>
      <w:r w:rsidRPr="006158B0">
        <w:rPr>
          <w:noProof/>
        </w:rPr>
        <w:drawing>
          <wp:inline distT="0" distB="0" distL="0" distR="0" wp14:anchorId="26A1B626" wp14:editId="296290E1">
            <wp:extent cx="5063885" cy="3599180"/>
            <wp:effectExtent l="12700" t="12700" r="1651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off farmincome by gender.png"/>
                    <pic:cNvPicPr/>
                  </pic:nvPicPr>
                  <pic:blipFill>
                    <a:blip r:embed="rId66">
                      <a:extLst>
                        <a:ext uri="{28A0092B-C50C-407E-A947-70E740481C1C}">
                          <a14:useLocalDpi xmlns:a14="http://schemas.microsoft.com/office/drawing/2010/main" val="0"/>
                        </a:ext>
                      </a:extLst>
                    </a:blip>
                    <a:stretch>
                      <a:fillRect/>
                    </a:stretch>
                  </pic:blipFill>
                  <pic:spPr>
                    <a:xfrm>
                      <a:off x="0" y="0"/>
                      <a:ext cx="5074771" cy="3606917"/>
                    </a:xfrm>
                    <a:prstGeom prst="rect">
                      <a:avLst/>
                    </a:prstGeom>
                    <a:ln>
                      <a:solidFill>
                        <a:schemeClr val="tx1"/>
                      </a:solidFill>
                    </a:ln>
                  </pic:spPr>
                </pic:pic>
              </a:graphicData>
            </a:graphic>
          </wp:inline>
        </w:drawing>
      </w:r>
      <w:r w:rsidRPr="006158B0">
        <w:rPr>
          <w:noProof/>
        </w:rPr>
        <w:drawing>
          <wp:inline distT="0" distB="0" distL="0" distR="0" wp14:anchorId="4B8C21F5" wp14:editId="455CE0FA">
            <wp:extent cx="2519944" cy="1800000"/>
            <wp:effectExtent l="12700" t="12700" r="7620" b="165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on farm income by gender.png"/>
                    <pic:cNvPicPr/>
                  </pic:nvPicPr>
                  <pic:blipFill>
                    <a:blip r:embed="rId67">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r w:rsidRPr="006158B0">
        <w:rPr>
          <w:noProof/>
        </w:rPr>
        <w:drawing>
          <wp:inline distT="0" distB="0" distL="0" distR="0" wp14:anchorId="7A82E3C7" wp14:editId="172FBD7A">
            <wp:extent cx="2519944" cy="1800000"/>
            <wp:effectExtent l="12700" t="12700" r="7620" b="165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ncome by gender.png"/>
                    <pic:cNvPicPr/>
                  </pic:nvPicPr>
                  <pic:blipFill>
                    <a:blip r:embed="rId68">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p>
    <w:p w14:paraId="3A5B5A29" w14:textId="62DBE407" w:rsidR="00353C04" w:rsidRPr="006158B0" w:rsidRDefault="00353C04" w:rsidP="00C62909">
      <w:pPr>
        <w:pStyle w:val="Caption"/>
      </w:pPr>
      <w:bookmarkStart w:id="48" w:name="_Toc19374681"/>
      <w:r w:rsidRPr="006158B0">
        <w:t xml:space="preserve">Figure </w:t>
      </w:r>
      <w:r w:rsidRPr="006158B0">
        <w:fldChar w:fldCharType="begin"/>
      </w:r>
      <w:r w:rsidRPr="006158B0">
        <w:instrText xml:space="preserve"> SEQ Figure \* ARABIC </w:instrText>
      </w:r>
      <w:r w:rsidRPr="006158B0">
        <w:fldChar w:fldCharType="separate"/>
      </w:r>
      <w:r w:rsidR="006158B0">
        <w:rPr>
          <w:noProof/>
        </w:rPr>
        <w:t>37</w:t>
      </w:r>
      <w:r w:rsidRPr="006158B0">
        <w:fldChar w:fldCharType="end"/>
      </w:r>
      <w:r w:rsidRPr="006158B0">
        <w:t>: Income by gender, including on/off farm experiences – all suggest female HoH receive less income</w:t>
      </w:r>
      <w:bookmarkEnd w:id="48"/>
    </w:p>
    <w:p w14:paraId="1E951E5C" w14:textId="38DB471F" w:rsidR="00D83F5A" w:rsidRPr="00D83F5A" w:rsidRDefault="00D83F5A" w:rsidP="00C62909">
      <w:r w:rsidRPr="00D83F5A">
        <w:t>Similar to income, the area of land managed by female H</w:t>
      </w:r>
      <w:r w:rsidRPr="006158B0">
        <w:t>o</w:t>
      </w:r>
      <w:r w:rsidRPr="00D83F5A">
        <w:t>H farms tend</w:t>
      </w:r>
      <w:r w:rsidR="009B55DD" w:rsidRPr="006158B0">
        <w:t>s</w:t>
      </w:r>
      <w:r w:rsidRPr="00D83F5A">
        <w:t xml:space="preserve"> to be lower than that of male H</w:t>
      </w:r>
      <w:r w:rsidR="009B55DD" w:rsidRPr="006158B0">
        <w:t>o</w:t>
      </w:r>
      <w:r w:rsidRPr="00D83F5A">
        <w:t>H farms.</w:t>
      </w:r>
    </w:p>
    <w:p w14:paraId="4607A21E" w14:textId="3FE857D2" w:rsidR="005674C4" w:rsidRPr="006158B0" w:rsidRDefault="005674C4" w:rsidP="00C62909"/>
    <w:p w14:paraId="7D746FD2" w14:textId="580F344B" w:rsidR="0094170F" w:rsidRPr="006158B0" w:rsidRDefault="0094170F" w:rsidP="00C62909">
      <w:pPr>
        <w:keepNext/>
      </w:pPr>
      <w:r w:rsidRPr="006158B0">
        <w:rPr>
          <w:noProof/>
        </w:rPr>
        <w:drawing>
          <wp:inline distT="0" distB="0" distL="0" distR="0" wp14:anchorId="6E6093A1" wp14:editId="1D849EF4">
            <wp:extent cx="2519944" cy="1800000"/>
            <wp:effectExtent l="12700" t="12700" r="7620" b="165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rea and gender.png"/>
                    <pic:cNvPicPr/>
                  </pic:nvPicPr>
                  <pic:blipFill>
                    <a:blip r:embed="rId69">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r w:rsidR="00EA704C" w:rsidRPr="006158B0">
        <w:rPr>
          <w:noProof/>
        </w:rPr>
        <w:drawing>
          <wp:inline distT="0" distB="0" distL="0" distR="0" wp14:anchorId="5A56178E" wp14:editId="03D2C1DF">
            <wp:extent cx="2519944" cy="1800000"/>
            <wp:effectExtent l="12700" t="12700" r="7620" b="165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and and gender.png"/>
                    <pic:cNvPicPr/>
                  </pic:nvPicPr>
                  <pic:blipFill>
                    <a:blip r:embed="rId70">
                      <a:extLst>
                        <a:ext uri="{28A0092B-C50C-407E-A947-70E740481C1C}">
                          <a14:useLocalDpi xmlns:a14="http://schemas.microsoft.com/office/drawing/2010/main" val="0"/>
                        </a:ext>
                      </a:extLst>
                    </a:blip>
                    <a:stretch>
                      <a:fillRect/>
                    </a:stretch>
                  </pic:blipFill>
                  <pic:spPr>
                    <a:xfrm>
                      <a:off x="0" y="0"/>
                      <a:ext cx="2519944" cy="1800000"/>
                    </a:xfrm>
                    <a:prstGeom prst="rect">
                      <a:avLst/>
                    </a:prstGeom>
                    <a:ln>
                      <a:solidFill>
                        <a:schemeClr val="tx1"/>
                      </a:solidFill>
                    </a:ln>
                  </pic:spPr>
                </pic:pic>
              </a:graphicData>
            </a:graphic>
          </wp:inline>
        </w:drawing>
      </w:r>
    </w:p>
    <w:p w14:paraId="76F2D05C" w14:textId="0D2B497E" w:rsidR="0094170F" w:rsidRPr="006158B0" w:rsidRDefault="0094170F" w:rsidP="00C62909">
      <w:pPr>
        <w:pStyle w:val="Caption"/>
      </w:pPr>
      <w:bookmarkStart w:id="49" w:name="_Toc19374682"/>
      <w:r w:rsidRPr="006158B0">
        <w:t xml:space="preserve">Figure </w:t>
      </w:r>
      <w:r w:rsidRPr="006158B0">
        <w:fldChar w:fldCharType="begin"/>
      </w:r>
      <w:r w:rsidRPr="006158B0">
        <w:instrText xml:space="preserve"> SEQ Figure \* ARABIC </w:instrText>
      </w:r>
      <w:r w:rsidRPr="006158B0">
        <w:fldChar w:fldCharType="separate"/>
      </w:r>
      <w:r w:rsidR="006158B0">
        <w:rPr>
          <w:noProof/>
        </w:rPr>
        <w:t>38</w:t>
      </w:r>
      <w:r w:rsidRPr="006158B0">
        <w:fldChar w:fldCharType="end"/>
      </w:r>
      <w:r w:rsidRPr="006158B0">
        <w:t>: Land and are by gender</w:t>
      </w:r>
      <w:bookmarkEnd w:id="49"/>
    </w:p>
    <w:p w14:paraId="4F7DD899" w14:textId="571E6C10" w:rsidR="00BE3263" w:rsidRPr="006158B0" w:rsidRDefault="0023740E" w:rsidP="00C62909">
      <w:pPr>
        <w:pStyle w:val="Heading1"/>
      </w:pPr>
      <w:bookmarkStart w:id="50" w:name="_Toc19374646"/>
      <w:r w:rsidRPr="006158B0">
        <w:t>Future outlook (Problem-Solution Pathways</w:t>
      </w:r>
      <w:r w:rsidR="00223A89" w:rsidRPr="006158B0">
        <w:t>)</w:t>
      </w:r>
      <w:bookmarkEnd w:id="50"/>
    </w:p>
    <w:p w14:paraId="6C85B77D" w14:textId="0E155774" w:rsidR="00667FBB" w:rsidRPr="006158B0" w:rsidRDefault="00667FBB" w:rsidP="00C62909">
      <w:r w:rsidRPr="006158B0">
        <w:t>There was a brief section towards the end of the survey that asked respondents about their thoughts on the future. It asked</w:t>
      </w:r>
      <w:r w:rsidR="00594D4D">
        <w:t>:</w:t>
      </w:r>
    </w:p>
    <w:p w14:paraId="60DD3902" w14:textId="77777777" w:rsidR="00667FBB" w:rsidRPr="006158B0" w:rsidRDefault="00667FBB" w:rsidP="00C62909">
      <w:pPr>
        <w:pStyle w:val="ListParagraph"/>
        <w:numPr>
          <w:ilvl w:val="0"/>
          <w:numId w:val="6"/>
        </w:numPr>
      </w:pPr>
      <w:r w:rsidRPr="006158B0">
        <w:t>What one change would most improve your life (or your family’s life)?</w:t>
      </w:r>
    </w:p>
    <w:p w14:paraId="21E0F2A5" w14:textId="77777777" w:rsidR="00667FBB" w:rsidRPr="006158B0" w:rsidRDefault="00667FBB" w:rsidP="00C62909">
      <w:pPr>
        <w:pStyle w:val="ListParagraph"/>
        <w:numPr>
          <w:ilvl w:val="0"/>
          <w:numId w:val="6"/>
        </w:numPr>
      </w:pPr>
      <w:r w:rsidRPr="006158B0">
        <w:t>How might this change happen?</w:t>
      </w:r>
    </w:p>
    <w:p w14:paraId="4DC97384" w14:textId="77777777" w:rsidR="00667FBB" w:rsidRPr="006158B0" w:rsidRDefault="00667FBB" w:rsidP="00C62909">
      <w:pPr>
        <w:pStyle w:val="ListParagraph"/>
        <w:numPr>
          <w:ilvl w:val="0"/>
          <w:numId w:val="6"/>
        </w:numPr>
      </w:pPr>
      <w:r w:rsidRPr="006158B0">
        <w:t>Who has the power to make this change?</w:t>
      </w:r>
    </w:p>
    <w:p w14:paraId="676E4BE2" w14:textId="465A97F2" w:rsidR="00667FBB" w:rsidRPr="006158B0" w:rsidRDefault="00667FBB" w:rsidP="00C62909">
      <w:r w:rsidRPr="006158B0">
        <w:t>Respondents generally answered these questions, with only 8 missing answers for the first question, 28 for the second question and 11 for the third question. The responses to all three questions were worded, and we went through classifying responses into broader categories. For all questions the majority of respondents gave a single answer, but some gave two or three. In this analysis we have grouped all these responses together, no weighting was given to respondents that gave multiple answers. In this sense, respondents who gave multiple answers have a larger influence on the results.</w:t>
      </w:r>
    </w:p>
    <w:p w14:paraId="45247EE0" w14:textId="5F50609D" w:rsidR="008A080C" w:rsidRPr="006158B0" w:rsidRDefault="008A080C" w:rsidP="00C62909"/>
    <w:p w14:paraId="33A55369" w14:textId="77777777" w:rsidR="005B225F" w:rsidRPr="006158B0" w:rsidRDefault="005B225F" w:rsidP="00C62909">
      <w:pPr>
        <w:pStyle w:val="Heading2"/>
      </w:pPr>
      <w:bookmarkStart w:id="51" w:name="_Toc19374647"/>
      <w:r w:rsidRPr="006158B0">
        <w:t>What one change would most improve your life?</w:t>
      </w:r>
      <w:bookmarkEnd w:id="51"/>
    </w:p>
    <w:p w14:paraId="7DB42522" w14:textId="4C8DDC00" w:rsidR="0045124A" w:rsidRPr="006158B0" w:rsidRDefault="00FE1E18" w:rsidP="00C62909">
      <w:pPr>
        <w:pStyle w:val="NormalWeb"/>
      </w:pPr>
      <w:r w:rsidRPr="006158B0">
        <w:t>The first question asked about which single change would most improve the respondents life. Some 10.2% of respondents gave more than one response. The most common response to give was about growing or continuing to grow tree crops, indeed 58.1% of respondents included this answer. It was also common to include responses about high prices (9.2%), growing vegetables (8.2%), opening or maintaining a home business (5.4%) and raising livestock (5.1%).</w:t>
      </w:r>
      <w:r w:rsidR="0045124A" w:rsidRPr="006158B0">
        <w:t xml:space="preserve"> Cumulatively 9% of respondents gave answers about business, or off-farm work </w:t>
      </w:r>
      <w:r w:rsidR="005F5674">
        <w:t>while</w:t>
      </w:r>
      <w:r w:rsidR="0045124A" w:rsidRPr="006158B0">
        <w:t xml:space="preserve"> 2% wanted machinery (tractor, truck</w:t>
      </w:r>
      <w:r w:rsidR="005F5674">
        <w:t>,</w:t>
      </w:r>
      <w:r w:rsidR="0045124A" w:rsidRPr="006158B0">
        <w:t xml:space="preserve"> or motorbike).</w:t>
      </w:r>
    </w:p>
    <w:p w14:paraId="6162C7F3" w14:textId="77777777" w:rsidR="0045124A" w:rsidRPr="006158B0" w:rsidRDefault="0045124A" w:rsidP="00C62909">
      <w:pPr>
        <w:pStyle w:val="NormalWeb"/>
      </w:pPr>
    </w:p>
    <w:p w14:paraId="23DF0F6A" w14:textId="4E2E5CE2" w:rsidR="00B82CF0" w:rsidRPr="006158B0" w:rsidRDefault="0045124A" w:rsidP="00C62909">
      <w:r w:rsidRPr="006158B0">
        <w:t>If we break farm</w:t>
      </w:r>
      <w:r w:rsidR="009D1B40">
        <w:t xml:space="preserve"> household</w:t>
      </w:r>
      <w:r w:rsidRPr="006158B0">
        <w:t>s into income brackets</w:t>
      </w:r>
      <w:r w:rsidR="009D1B40">
        <w:t>,</w:t>
      </w:r>
      <w:r w:rsidRPr="006158B0">
        <w:t xml:space="preserve"> we see that the desire to grow tree crops increases with income (this is also true for total off-farm income). We get similar results if we look at the area of land managed. This is not too surprising, tree crops are a big investment and require time before they produce income. Families need to be able to farm some of the land, or have strong sources of income to support them while they wait for the fruit trees to mature.</w:t>
      </w:r>
      <w:r w:rsidR="00B82CF0" w:rsidRPr="006158B0">
        <w:t xml:space="preserve"> These differences are supported by a simple test: a Wilcoxon-Mann-Whitney U-test indicates that there is a statistically significant difference in the mean income and mean area of land managed for those who answer “tree crops</w:t>
      </w:r>
      <w:r w:rsidR="00B04E87" w:rsidRPr="006158B0">
        <w:t>”</w:t>
      </w:r>
      <w:r w:rsidR="00B82CF0" w:rsidRPr="006158B0">
        <w:t xml:space="preserve"> compared with those that did not.</w:t>
      </w:r>
      <w:r w:rsidR="00C24CA0" w:rsidRPr="006158B0">
        <w:t xml:space="preserve"> </w:t>
      </w:r>
    </w:p>
    <w:p w14:paraId="030178A0" w14:textId="31E1C11A" w:rsidR="0045124A" w:rsidRPr="006158B0" w:rsidRDefault="0045124A" w:rsidP="00C62909"/>
    <w:p w14:paraId="3F9A33E1" w14:textId="77777777" w:rsidR="007F355C" w:rsidRPr="006158B0" w:rsidRDefault="007F355C" w:rsidP="00C62909">
      <w:pPr>
        <w:pStyle w:val="Heading2"/>
      </w:pPr>
      <w:bookmarkStart w:id="52" w:name="_Toc19374648"/>
      <w:r w:rsidRPr="006158B0">
        <w:t>How might this change happen?</w:t>
      </w:r>
      <w:bookmarkEnd w:id="52"/>
    </w:p>
    <w:p w14:paraId="46255216" w14:textId="5258BE9D" w:rsidR="001313FF" w:rsidRPr="006158B0" w:rsidRDefault="001313FF" w:rsidP="00C62909">
      <w:r w:rsidRPr="006158B0">
        <w:t>The second question asked about “how might this change happen?” Some 10.2% of respondents gave more than one response to this question. Most respondents took personal responsibility, 60.1% included “hard work</w:t>
      </w:r>
      <w:r w:rsidR="008731AB" w:rsidRPr="006158B0">
        <w:t>”</w:t>
      </w:r>
      <w:r w:rsidRPr="006158B0">
        <w:t xml:space="preserve"> as a response. Another popular response was “save money</w:t>
      </w:r>
      <w:r w:rsidR="00F43499" w:rsidRPr="006158B0">
        <w:t>”</w:t>
      </w:r>
      <w:r w:rsidRPr="006158B0">
        <w:t>, with 16.6% including it as a response.</w:t>
      </w:r>
    </w:p>
    <w:p w14:paraId="3D9A72FF" w14:textId="63DC8F9E" w:rsidR="00FE1E18" w:rsidRPr="006158B0" w:rsidRDefault="00FE1E18" w:rsidP="00C62909">
      <w:pPr>
        <w:pStyle w:val="NoSpacing"/>
      </w:pPr>
    </w:p>
    <w:p w14:paraId="5779F2C1" w14:textId="77777777" w:rsidR="00D30686" w:rsidRPr="006158B0" w:rsidRDefault="00D30686" w:rsidP="00C62909">
      <w:pPr>
        <w:pStyle w:val="Heading2"/>
      </w:pPr>
      <w:bookmarkStart w:id="53" w:name="_Toc19374649"/>
      <w:r w:rsidRPr="006158B0">
        <w:t>Who has the power to make this change?</w:t>
      </w:r>
      <w:bookmarkEnd w:id="53"/>
    </w:p>
    <w:p w14:paraId="3F00FB81" w14:textId="2A304AAE" w:rsidR="00D30686" w:rsidRPr="006158B0" w:rsidRDefault="00D30686" w:rsidP="00C62909">
      <w:pPr>
        <w:pStyle w:val="NoSpacing"/>
      </w:pPr>
      <w:r w:rsidRPr="006158B0">
        <w:t xml:space="preserve">The third question asked who has the power to make the </w:t>
      </w:r>
      <w:r w:rsidR="00397BB7">
        <w:t xml:space="preserve">proposed </w:t>
      </w:r>
      <w:r w:rsidRPr="006158B0">
        <w:t>change. A large number of respondents, 30.4%, gave multiple answers to this question, but most of them were variations on “family”. We created the categories to be as fine as possible, but 80.8% of respondents included one or more of “myself”, “head of household”, “family”, “children”, “grandchildren”, “husband/wife” or “parents”. Only 14.1% of respondents gave answers that included external bodies. There was no significant difference in income or land managed between those who gave a family type response to the third question and those that gave an external body type response.</w:t>
      </w:r>
    </w:p>
    <w:p w14:paraId="69FE42E3" w14:textId="77777777" w:rsidR="009E4687" w:rsidRPr="006158B0" w:rsidRDefault="009E4687" w:rsidP="00C62909"/>
    <w:p w14:paraId="3964C680" w14:textId="576BF61C" w:rsidR="00BF5CBC" w:rsidRPr="006158B0" w:rsidRDefault="00BF5CBC" w:rsidP="00C62909">
      <w:pPr>
        <w:pStyle w:val="Heading1"/>
      </w:pPr>
      <w:bookmarkStart w:id="54" w:name="_Toc19374650"/>
      <w:r w:rsidRPr="006158B0">
        <w:t>Conclusion</w:t>
      </w:r>
      <w:bookmarkEnd w:id="54"/>
    </w:p>
    <w:p w14:paraId="6A200120" w14:textId="74E141B9" w:rsidR="00BF5CBC" w:rsidRPr="006158B0" w:rsidRDefault="00CE0C5B" w:rsidP="00C62909">
      <w:r w:rsidRPr="006158B0">
        <w:t xml:space="preserve">The data and analysis included in this report is a </w:t>
      </w:r>
      <w:r w:rsidR="00397BB7">
        <w:t>random</w:t>
      </w:r>
      <w:r w:rsidRPr="006158B0">
        <w:t xml:space="preserve"> sampling of 409 quantitative surveys undertaken in 13 villages in Northwest Cambodia between </w:t>
      </w:r>
      <w:r w:rsidR="008B79FB">
        <w:rPr>
          <w:highlight w:val="yellow"/>
        </w:rPr>
        <w:t>mid-</w:t>
      </w:r>
      <w:r w:rsidR="00A76C80" w:rsidRPr="00397BB7">
        <w:rPr>
          <w:highlight w:val="yellow"/>
        </w:rPr>
        <w:t>201</w:t>
      </w:r>
      <w:r w:rsidR="008B79FB">
        <w:rPr>
          <w:highlight w:val="yellow"/>
        </w:rPr>
        <w:t>7</w:t>
      </w:r>
      <w:r w:rsidR="00A76C80" w:rsidRPr="00397BB7">
        <w:rPr>
          <w:highlight w:val="yellow"/>
        </w:rPr>
        <w:t xml:space="preserve"> </w:t>
      </w:r>
      <w:r w:rsidR="008B79FB">
        <w:rPr>
          <w:highlight w:val="yellow"/>
        </w:rPr>
        <w:t>to late-</w:t>
      </w:r>
      <w:r w:rsidR="00A76C80" w:rsidRPr="00397BB7">
        <w:rPr>
          <w:highlight w:val="yellow"/>
        </w:rPr>
        <w:t>201</w:t>
      </w:r>
      <w:r w:rsidR="008B79FB">
        <w:rPr>
          <w:highlight w:val="yellow"/>
        </w:rPr>
        <w:t>7</w:t>
      </w:r>
      <w:r w:rsidR="00E65D9D" w:rsidRPr="006158B0">
        <w:t>. Whil</w:t>
      </w:r>
      <w:r w:rsidR="00795AE6" w:rsidRPr="006158B0">
        <w:t>e</w:t>
      </w:r>
      <w:r w:rsidR="00E65D9D" w:rsidRPr="006158B0">
        <w:t xml:space="preserve"> the data is, in places, problematic, this is a reflection of the </w:t>
      </w:r>
      <w:r w:rsidR="00D649FA" w:rsidRPr="006158B0">
        <w:t xml:space="preserve">challenges </w:t>
      </w:r>
      <w:r w:rsidR="00A47D6E" w:rsidRPr="006158B0">
        <w:t>associated</w:t>
      </w:r>
      <w:r w:rsidR="00D649FA" w:rsidRPr="006158B0">
        <w:t xml:space="preserve"> with data collection in a very challenging location and of the sensitive nature of the some of the themes.</w:t>
      </w:r>
    </w:p>
    <w:p w14:paraId="2391402D" w14:textId="1657C6E2" w:rsidR="00EA06BF" w:rsidRPr="006158B0" w:rsidRDefault="00EA06BF" w:rsidP="00C62909"/>
    <w:p w14:paraId="407578FC" w14:textId="3B3A0B11" w:rsidR="00EA06BF" w:rsidRPr="006158B0" w:rsidRDefault="00EA06BF" w:rsidP="00EA06BF">
      <w:pPr>
        <w:pStyle w:val="Heading2"/>
      </w:pPr>
      <w:bookmarkStart w:id="55" w:name="_Toc19374651"/>
      <w:r w:rsidRPr="006158B0">
        <w:t>Key findings</w:t>
      </w:r>
      <w:bookmarkEnd w:id="55"/>
    </w:p>
    <w:p w14:paraId="2AD674EB" w14:textId="77777777" w:rsidR="00F66836" w:rsidRPr="006158B0" w:rsidRDefault="00F66836" w:rsidP="00F66836">
      <w:pPr>
        <w:pStyle w:val="ListParagraph"/>
        <w:numPr>
          <w:ilvl w:val="0"/>
          <w:numId w:val="7"/>
        </w:numPr>
      </w:pPr>
      <w:r w:rsidRPr="006158B0">
        <w:t>Farmers indicate that, if given the opportunity, they would transition from cassava production to fruit tree production</w:t>
      </w:r>
      <w:r w:rsidRPr="006158B0">
        <w:rPr>
          <w:rStyle w:val="FootnoteReference"/>
        </w:rPr>
        <w:footnoteReference w:id="2"/>
      </w:r>
      <w:r w:rsidRPr="006158B0">
        <w:t>;</w:t>
      </w:r>
    </w:p>
    <w:p w14:paraId="7C8F3ABB" w14:textId="3265D69C" w:rsidR="001B1243" w:rsidRPr="006158B0" w:rsidRDefault="001B1243" w:rsidP="00EA06BF">
      <w:pPr>
        <w:pStyle w:val="ListParagraph"/>
        <w:numPr>
          <w:ilvl w:val="0"/>
          <w:numId w:val="7"/>
        </w:numPr>
      </w:pPr>
      <w:r w:rsidRPr="006158B0">
        <w:t xml:space="preserve">There is extreme variability in the reported price paid to farmers for cassava – with multiple possible explanations, including: massive variability of prices; </w:t>
      </w:r>
      <w:r w:rsidR="005E4AC8" w:rsidRPr="006158B0">
        <w:t xml:space="preserve">and </w:t>
      </w:r>
      <w:r w:rsidRPr="006158B0">
        <w:t xml:space="preserve">lack of knowledge of prices received; confusion in </w:t>
      </w:r>
      <w:r w:rsidR="00A47D6E" w:rsidRPr="006158B0">
        <w:t>questioning</w:t>
      </w:r>
      <w:r w:rsidRPr="006158B0">
        <w:t xml:space="preserve"> and response;</w:t>
      </w:r>
    </w:p>
    <w:p w14:paraId="4C02CAFB" w14:textId="5DD962D8" w:rsidR="00596A31" w:rsidRPr="006158B0" w:rsidRDefault="00596A31" w:rsidP="00EA06BF">
      <w:pPr>
        <w:pStyle w:val="ListParagraph"/>
        <w:numPr>
          <w:ilvl w:val="0"/>
          <w:numId w:val="7"/>
        </w:numPr>
      </w:pPr>
      <w:r w:rsidRPr="006158B0">
        <w:t>Pest and Disease (P&amp;D) management was the issue that most farmers requested support for;</w:t>
      </w:r>
    </w:p>
    <w:p w14:paraId="6A30565E" w14:textId="1728BDD0" w:rsidR="00E33F4C" w:rsidRPr="006158B0" w:rsidRDefault="00E33F4C" w:rsidP="00EA06BF">
      <w:pPr>
        <w:pStyle w:val="ListParagraph"/>
        <w:numPr>
          <w:ilvl w:val="0"/>
          <w:numId w:val="7"/>
        </w:numPr>
      </w:pPr>
      <w:r w:rsidRPr="006158B0">
        <w:t xml:space="preserve">There is a relationship between </w:t>
      </w:r>
      <w:r w:rsidR="00596A12" w:rsidRPr="006158B0">
        <w:t xml:space="preserve">the amount and </w:t>
      </w:r>
      <w:r w:rsidR="00A47D6E" w:rsidRPr="006158B0">
        <w:t>security</w:t>
      </w:r>
      <w:r w:rsidR="00596A12" w:rsidRPr="006158B0">
        <w:t xml:space="preserve"> of </w:t>
      </w:r>
      <w:r w:rsidRPr="006158B0">
        <w:t>land title and the willingness to plant tree crops;</w:t>
      </w:r>
    </w:p>
    <w:p w14:paraId="31D03D1E" w14:textId="585C28A3" w:rsidR="00A33EE5" w:rsidRPr="006158B0" w:rsidRDefault="00A33EE5" w:rsidP="00EA06BF">
      <w:pPr>
        <w:pStyle w:val="ListParagraph"/>
        <w:numPr>
          <w:ilvl w:val="0"/>
          <w:numId w:val="7"/>
        </w:numPr>
      </w:pPr>
      <w:r w:rsidRPr="006158B0">
        <w:t xml:space="preserve">The data appears to show two trends amongst farmers transitioning to fruit tree production: 1) those still waiting for their trees to mature, and 2) those receiving income from their fruit trees; </w:t>
      </w:r>
    </w:p>
    <w:p w14:paraId="3CC7501C" w14:textId="6E9F5CEF" w:rsidR="00EA06BF" w:rsidRPr="006158B0" w:rsidRDefault="00E33F4C" w:rsidP="00EA06BF">
      <w:pPr>
        <w:pStyle w:val="ListParagraph"/>
        <w:numPr>
          <w:ilvl w:val="0"/>
          <w:numId w:val="7"/>
        </w:numPr>
      </w:pPr>
      <w:r w:rsidRPr="006158B0">
        <w:t xml:space="preserve">Income is significantly gendered amongst cassava farming households, both in terms of on-farm and off-farm </w:t>
      </w:r>
      <w:r w:rsidR="00461B7B">
        <w:t>sources</w:t>
      </w:r>
      <w:r w:rsidRPr="006158B0">
        <w:t>;</w:t>
      </w:r>
    </w:p>
    <w:p w14:paraId="2A0C3CB5" w14:textId="70437401" w:rsidR="00E33F4C" w:rsidRPr="006158B0" w:rsidRDefault="00E33F4C" w:rsidP="00EA06BF">
      <w:pPr>
        <w:pStyle w:val="ListParagraph"/>
        <w:numPr>
          <w:ilvl w:val="0"/>
          <w:numId w:val="7"/>
        </w:numPr>
      </w:pPr>
      <w:r w:rsidRPr="006158B0">
        <w:t>Land assets are significantly gendered amongst cassava farming households</w:t>
      </w:r>
      <w:r w:rsidR="00461B7B">
        <w:t>;</w:t>
      </w:r>
    </w:p>
    <w:p w14:paraId="5A77017A" w14:textId="11B5C97C" w:rsidR="00596A31" w:rsidRPr="006158B0" w:rsidRDefault="00596A31" w:rsidP="00EA06BF">
      <w:pPr>
        <w:pStyle w:val="ListParagraph"/>
        <w:numPr>
          <w:ilvl w:val="0"/>
          <w:numId w:val="7"/>
        </w:numPr>
      </w:pPr>
      <w:r w:rsidRPr="006158B0">
        <w:t>Farmers take personal responsibility for their lives and livelihoods, with proposed solutions almost entirely at the individual scale.</w:t>
      </w:r>
    </w:p>
    <w:p w14:paraId="25ADDBD8" w14:textId="121856E7" w:rsidR="00EA06BF" w:rsidRPr="006158B0" w:rsidRDefault="00EA06BF" w:rsidP="00C62909"/>
    <w:p w14:paraId="3E101F01" w14:textId="2AED6236" w:rsidR="00F14A2B" w:rsidRPr="006158B0" w:rsidRDefault="00F14A2B" w:rsidP="00EE4811">
      <w:r w:rsidRPr="006158B0">
        <w:t>Returning to the research questions that guide objective 1 and the baseline survey, the findings of the household survey provide clear answers</w:t>
      </w:r>
      <w:r w:rsidR="006268E9" w:rsidRPr="006158B0">
        <w:t>.</w:t>
      </w:r>
      <w:r w:rsidRPr="006158B0">
        <w:t xml:space="preserve"> </w:t>
      </w:r>
      <w:r w:rsidR="00EE4811" w:rsidRPr="006158B0">
        <w:t xml:space="preserve">With regard to </w:t>
      </w:r>
      <w:r w:rsidRPr="006158B0">
        <w:rPr>
          <w:b/>
        </w:rPr>
        <w:t>Research Question 1</w:t>
      </w:r>
      <w:r w:rsidRPr="006158B0">
        <w:t xml:space="preserve">: </w:t>
      </w:r>
      <w:r w:rsidR="00EE4811" w:rsidRPr="006158B0">
        <w:t>“</w:t>
      </w:r>
      <w:r w:rsidRPr="006158B0">
        <w:t xml:space="preserve">What problems do farmers perceive, what do farmers think </w:t>
      </w:r>
      <w:r w:rsidRPr="006158B0">
        <w:rPr>
          <w:i/>
        </w:rPr>
        <w:t>should</w:t>
      </w:r>
      <w:r w:rsidRPr="006158B0">
        <w:t xml:space="preserve"> be done, what do farmers think </w:t>
      </w:r>
      <w:r w:rsidRPr="006158B0">
        <w:rPr>
          <w:i/>
        </w:rPr>
        <w:t>can</w:t>
      </w:r>
      <w:r w:rsidRPr="006158B0">
        <w:t xml:space="preserve"> be done by whom (i.e., farmer PSPs)?</w:t>
      </w:r>
      <w:r w:rsidR="00EE4811" w:rsidRPr="006158B0">
        <w:t>”</w:t>
      </w:r>
      <w:r w:rsidR="002C7058" w:rsidRPr="006158B0">
        <w:t xml:space="preserve"> </w:t>
      </w:r>
      <w:r w:rsidR="00F1492B" w:rsidRPr="006158B0">
        <w:t xml:space="preserve">the issue of pest and disease (P&amp;D) was the most </w:t>
      </w:r>
      <w:r w:rsidR="00294DB8" w:rsidRPr="006158B0">
        <w:t>requested</w:t>
      </w:r>
      <w:r w:rsidR="00F1492B" w:rsidRPr="006158B0">
        <w:t>.</w:t>
      </w:r>
      <w:r w:rsidR="00294DB8" w:rsidRPr="006158B0">
        <w:t xml:space="preserve"> </w:t>
      </w:r>
      <w:r w:rsidR="003215AD" w:rsidRPr="006158B0">
        <w:t>The farmers communicated to the research team that they were unsure about the types of P&amp;D common to their farms and what, if anything, might be done in response.</w:t>
      </w:r>
      <w:r w:rsidR="00F16636">
        <w:t xml:space="preserve"> We expected debt and indebtedness to be a possible problem, and were surprised that the majority of farmers indicated that their levels of debt were </w:t>
      </w:r>
      <w:r w:rsidR="00E31815">
        <w:t>manageable</w:t>
      </w:r>
      <w:r w:rsidR="00F16636">
        <w:t xml:space="preserve"> – something the project will explore in greater detail using qualitative methods.</w:t>
      </w:r>
    </w:p>
    <w:p w14:paraId="0C712E03" w14:textId="77777777" w:rsidR="00DD08F0" w:rsidRPr="006158B0" w:rsidRDefault="00DD08F0" w:rsidP="00F14A2B">
      <w:pPr>
        <w:pStyle w:val="ListParagraph"/>
      </w:pPr>
    </w:p>
    <w:p w14:paraId="08D60885" w14:textId="53C8A593" w:rsidR="00D76C72" w:rsidRPr="006158B0" w:rsidRDefault="00D848C8" w:rsidP="00F1492B">
      <w:r w:rsidRPr="006158B0">
        <w:t>With regards to</w:t>
      </w:r>
      <w:r w:rsidRPr="006158B0">
        <w:rPr>
          <w:b/>
        </w:rPr>
        <w:t xml:space="preserve"> </w:t>
      </w:r>
      <w:r w:rsidR="00F14A2B" w:rsidRPr="006158B0">
        <w:rPr>
          <w:b/>
        </w:rPr>
        <w:t>Research Question 2</w:t>
      </w:r>
      <w:r w:rsidR="00F14A2B" w:rsidRPr="006158B0">
        <w:t xml:space="preserve">: </w:t>
      </w:r>
      <w:r w:rsidR="002F3C44" w:rsidRPr="006158B0">
        <w:t>“</w:t>
      </w:r>
      <w:r w:rsidR="00F14A2B" w:rsidRPr="006158B0">
        <w:t>Which agricultural technologies do farmers identify as part of their PSPs and why?</w:t>
      </w:r>
      <w:r w:rsidR="002F3C44" w:rsidRPr="006158B0">
        <w:t>”</w:t>
      </w:r>
      <w:r w:rsidR="00F1492B" w:rsidRPr="006158B0">
        <w:t xml:space="preserve"> the single change that farmers believe would most help them </w:t>
      </w:r>
      <w:r w:rsidR="00F1492B" w:rsidRPr="006158B0">
        <w:lastRenderedPageBreak/>
        <w:t xml:space="preserve">is the transition to fruit tree production, which was, by far, the most identified choice. </w:t>
      </w:r>
      <w:r w:rsidR="00AA6916">
        <w:t>While t</w:t>
      </w:r>
      <w:r w:rsidR="00F1492B" w:rsidRPr="006158B0">
        <w:t>his finding is not surprising</w:t>
      </w:r>
      <w:r w:rsidR="00AA6916">
        <w:t xml:space="preserve"> the scale of this shared objective is striking</w:t>
      </w:r>
      <w:r w:rsidR="00FD02FC">
        <w:t>. T</w:t>
      </w:r>
      <w:r w:rsidR="00F1492B" w:rsidRPr="006158B0">
        <w:t>he vast majority of elite and wealthy farmers are undertaking this transition and many agricultural experts in the area recommend the transition</w:t>
      </w:r>
      <w:r w:rsidR="00FD02FC">
        <w:t xml:space="preserve"> as superior to cassava</w:t>
      </w:r>
      <w:r w:rsidR="00F1492B" w:rsidRPr="006158B0">
        <w:t xml:space="preserve">. Furthermore, there is a rationality to this desired transition, as fruit trees are more sustainable and, like cassava, require relatively less labour once established when compared to traditional </w:t>
      </w:r>
      <w:r w:rsidR="00F4742B" w:rsidRPr="006158B0">
        <w:t>maize</w:t>
      </w:r>
      <w:r w:rsidR="00F1492B" w:rsidRPr="006158B0">
        <w:t xml:space="preserve">-bean rotations. </w:t>
      </w:r>
    </w:p>
    <w:p w14:paraId="38D4AE72" w14:textId="127BD6FF" w:rsidR="00D76C72" w:rsidRPr="006158B0" w:rsidRDefault="00D76C72" w:rsidP="00F1492B"/>
    <w:p w14:paraId="5A5DFC9C" w14:textId="5CB6D9DE" w:rsidR="00F1492B" w:rsidRPr="006158B0" w:rsidRDefault="00D76C72" w:rsidP="00F1492B">
      <w:r w:rsidRPr="006158B0">
        <w:rPr>
          <w:noProof/>
        </w:rPr>
        <mc:AlternateContent>
          <mc:Choice Requires="wpg">
            <w:drawing>
              <wp:anchor distT="0" distB="0" distL="114300" distR="114300" simplePos="0" relativeHeight="251684864" behindDoc="0" locked="0" layoutInCell="1" allowOverlap="1" wp14:anchorId="5DCC67DD" wp14:editId="473E86F1">
                <wp:simplePos x="0" y="0"/>
                <wp:positionH relativeFrom="column">
                  <wp:posOffset>4149221</wp:posOffset>
                </wp:positionH>
                <wp:positionV relativeFrom="paragraph">
                  <wp:posOffset>47012</wp:posOffset>
                </wp:positionV>
                <wp:extent cx="1482725" cy="1606550"/>
                <wp:effectExtent l="12700" t="12700" r="15875" b="6350"/>
                <wp:wrapSquare wrapText="bothSides"/>
                <wp:docPr id="68" name="Group 68"/>
                <wp:cNvGraphicFramePr/>
                <a:graphic xmlns:a="http://schemas.openxmlformats.org/drawingml/2006/main">
                  <a:graphicData uri="http://schemas.microsoft.com/office/word/2010/wordprocessingGroup">
                    <wpg:wgp>
                      <wpg:cNvGrpSpPr/>
                      <wpg:grpSpPr>
                        <a:xfrm>
                          <a:off x="0" y="0"/>
                          <a:ext cx="1482725" cy="1606550"/>
                          <a:chOff x="0" y="0"/>
                          <a:chExt cx="1482725" cy="1606550"/>
                        </a:xfrm>
                      </wpg:grpSpPr>
                      <pic:pic xmlns:pic="http://schemas.openxmlformats.org/drawingml/2006/picture">
                        <pic:nvPicPr>
                          <pic:cNvPr id="66" name="Picture 66"/>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1482725" cy="1160145"/>
                          </a:xfrm>
                          <a:prstGeom prst="rect">
                            <a:avLst/>
                          </a:prstGeom>
                          <a:ln>
                            <a:solidFill>
                              <a:schemeClr val="tx1"/>
                            </a:solidFill>
                          </a:ln>
                        </pic:spPr>
                      </pic:pic>
                      <wps:wsp>
                        <wps:cNvPr id="67" name="Text Box 67"/>
                        <wps:cNvSpPr txBox="1"/>
                        <wps:spPr>
                          <a:xfrm>
                            <a:off x="0" y="1216660"/>
                            <a:ext cx="1482725" cy="389890"/>
                          </a:xfrm>
                          <a:prstGeom prst="rect">
                            <a:avLst/>
                          </a:prstGeom>
                          <a:solidFill>
                            <a:prstClr val="white"/>
                          </a:solidFill>
                          <a:ln>
                            <a:noFill/>
                          </a:ln>
                        </wps:spPr>
                        <wps:txbx>
                          <w:txbxContent>
                            <w:p w14:paraId="246B5959" w14:textId="2FE17F6E" w:rsidR="00AD11D9" w:rsidRPr="00552819" w:rsidRDefault="00AD11D9" w:rsidP="00AD11D9">
                              <w:pPr>
                                <w:pStyle w:val="Caption"/>
                                <w:rPr>
                                  <w:b/>
                                </w:rPr>
                              </w:pPr>
                              <w:bookmarkStart w:id="56" w:name="_Toc19374683"/>
                              <w:r>
                                <w:t xml:space="preserve">Figure </w:t>
                              </w:r>
                              <w:r>
                                <w:fldChar w:fldCharType="begin"/>
                              </w:r>
                              <w:r>
                                <w:instrText xml:space="preserve"> SEQ Figure \* ARABIC </w:instrText>
                              </w:r>
                              <w:r>
                                <w:fldChar w:fldCharType="separate"/>
                              </w:r>
                              <w:r>
                                <w:rPr>
                                  <w:noProof/>
                                </w:rPr>
                                <w:t>39</w:t>
                              </w:r>
                              <w:r>
                                <w:fldChar w:fldCharType="end"/>
                              </w:r>
                              <w:r>
                                <w:t>: who can implement change?</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DCC67DD" id="Group 68" o:spid="_x0000_s1042" style="position:absolute;left:0;text-align:left;margin-left:326.7pt;margin-top:3.7pt;width:116.75pt;height:126.5pt;z-index:251684864" coordsize="14827,1606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6" o:spid="_x0000_s1043" type="#_x0000_t75" style="position:absolute;width:14827;height:116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" stroked="t" strokecolor="black [3213]">
                  <v:imagedata r:id="rId72" o:title=""/>
                  <v:path arrowok="t"/>
                </v:shape>
                <v:shapetype id="_x0000_t202" coordsize="21600,21600" o:spt="202" path="m,l,21600r21600,l21600,xe">
                  <v:stroke joinstyle="miter"/>
                  <v:path gradientshapeok="t" o:connecttype="rect"/>
                </v:shapetype>
                <v:shape id="Text Box 67" o:spid="_x0000_s1044" type="#_x0000_t202" style="position:absolute;top:12166;width:14827;height:38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" stroked="f">
                  <v:textbox style="mso-fit-shape-to-text:t" inset="0,0,0,0">
                    <w:txbxContent>
                      <w:p w14:paraId="246B5959" w14:textId="2FE17F6E" w:rsidR="00AD11D9" w:rsidRPr="00552819" w:rsidRDefault="00AD11D9" w:rsidP="00AD11D9">
                        <w:pPr>
                          <w:pStyle w:val="Caption"/>
                          <w:rPr>
                            <w:b/>
                          </w:rPr>
                        </w:pPr>
                        <w:bookmarkStart w:id="57" w:name="_Toc19374683"/>
                        <w:r>
                          <w:t xml:space="preserve">Figure </w:t>
                        </w:r>
                        <w:r>
                          <w:fldChar w:fldCharType="begin"/>
                        </w:r>
                        <w:r>
                          <w:instrText xml:space="preserve"> SEQ Figure \* ARABIC </w:instrText>
                        </w:r>
                        <w:r>
                          <w:fldChar w:fldCharType="separate"/>
                        </w:r>
                        <w:r>
                          <w:rPr>
                            <w:noProof/>
                          </w:rPr>
                          <w:t>39</w:t>
                        </w:r>
                        <w:r>
                          <w:fldChar w:fldCharType="end"/>
                        </w:r>
                        <w:r>
                          <w:t>: who can implement change?</w:t>
                        </w:r>
                        <w:bookmarkEnd w:id="57"/>
                      </w:p>
                    </w:txbxContent>
                  </v:textbox>
                </v:shape>
                <w10:wrap type="square"/>
              </v:group>
            </w:pict>
          </mc:Fallback>
        </mc:AlternateContent>
      </w:r>
      <w:r w:rsidR="00F1492B" w:rsidRPr="006158B0">
        <w:t>The findings also suggest that perceived and preferred solutions to the problems experienced by farmers are ‘ideally’ addressed at the individual scale via household actions</w:t>
      </w:r>
      <w:r w:rsidR="00F9511E" w:rsidRPr="006158B0">
        <w:t xml:space="preserve">, with only 15 mentioning government – the same proportion of respondents who believe </w:t>
      </w:r>
      <w:r w:rsidR="00B91987" w:rsidRPr="006158B0">
        <w:t>‘</w:t>
      </w:r>
      <w:r w:rsidR="00F9511E" w:rsidRPr="006158B0">
        <w:t>nothing</w:t>
      </w:r>
      <w:r w:rsidR="00B91987" w:rsidRPr="006158B0">
        <w:t>’</w:t>
      </w:r>
      <w:r w:rsidR="00F9511E" w:rsidRPr="006158B0">
        <w:t xml:space="preserve"> can be done to affect change</w:t>
      </w:r>
      <w:r w:rsidR="00F1492B" w:rsidRPr="006158B0">
        <w:t xml:space="preserve">. Specifically, the problems most identified by farmers concern pest and disease, especially the uncertainty with regards to identification and response. </w:t>
      </w:r>
    </w:p>
    <w:p w14:paraId="0B8245AE" w14:textId="499453C1" w:rsidR="00F14A2B" w:rsidRPr="006158B0" w:rsidRDefault="00F14A2B" w:rsidP="00F1492B"/>
    <w:p w14:paraId="3E0417C1" w14:textId="068A93A1" w:rsidR="00F14A2B" w:rsidRPr="006158B0" w:rsidRDefault="00F14A2B" w:rsidP="00C62909"/>
    <w:p w14:paraId="0D4E3559" w14:textId="77777777" w:rsidR="00DD08F0" w:rsidRPr="006158B0" w:rsidRDefault="00DD08F0" w:rsidP="00C62909"/>
    <w:p w14:paraId="2490BD34" w14:textId="23E7EAFC" w:rsidR="007B2ADE" w:rsidRPr="006158B0" w:rsidRDefault="007B2ADE" w:rsidP="00C62909"/>
    <w:p w14:paraId="0F39049F" w14:textId="0E94BD7C" w:rsidR="00146DA5" w:rsidRPr="006158B0" w:rsidRDefault="00146DA5" w:rsidP="00C62909">
      <w:r w:rsidRPr="006158B0">
        <w:br w:type="page"/>
      </w:r>
    </w:p>
    <w:p w14:paraId="138D2EDF" w14:textId="7ABF1296" w:rsidR="007B2ADE" w:rsidRPr="006158B0" w:rsidRDefault="00146DA5" w:rsidP="00C62909">
      <w:pPr>
        <w:pStyle w:val="Heading2"/>
      </w:pPr>
      <w:bookmarkStart w:id="57" w:name="_Toc19374652"/>
      <w:r w:rsidRPr="006158B0">
        <w:lastRenderedPageBreak/>
        <w:t>References</w:t>
      </w:r>
      <w:bookmarkEnd w:id="57"/>
    </w:p>
    <w:p w14:paraId="7B02BAE3" w14:textId="77777777" w:rsidR="0049464E" w:rsidRPr="006158B0" w:rsidRDefault="007B2ADE" w:rsidP="00C62909">
      <w:pPr>
        <w:pStyle w:val="EndNoteBibliography"/>
        <w:rPr>
          <w:rFonts w:ascii="Times New Roman" w:hAnsi="Times New Roman" w:cs="Times New Roman"/>
          <w:noProof/>
        </w:rPr>
      </w:pPr>
      <w:r w:rsidRPr="006158B0">
        <w:rPr>
          <w:rFonts w:ascii="Times New Roman" w:hAnsi="Times New Roman" w:cs="Times New Roman"/>
        </w:rPr>
        <w:fldChar w:fldCharType="begin"/>
      </w:r>
      <w:r w:rsidRPr="006158B0">
        <w:rPr>
          <w:rFonts w:ascii="Times New Roman" w:hAnsi="Times New Roman" w:cs="Times New Roman"/>
        </w:rPr>
        <w:instrText xml:space="preserve"> ADDIN EN.REFLIST </w:instrText>
      </w:r>
      <w:r w:rsidRPr="006158B0">
        <w:rPr>
          <w:rFonts w:ascii="Times New Roman" w:hAnsi="Times New Roman" w:cs="Times New Roman"/>
        </w:rPr>
        <w:fldChar w:fldCharType="separate"/>
      </w:r>
      <w:r w:rsidR="0049464E" w:rsidRPr="006158B0">
        <w:rPr>
          <w:rFonts w:ascii="Times New Roman" w:hAnsi="Times New Roman" w:cs="Times New Roman"/>
          <w:noProof/>
        </w:rPr>
        <w:t xml:space="preserve">Azam, M. S., Imai, K. S., &amp; Gaiha, R. (2012). Agricultural supply response and smallholders market participation–the case of Cambodia. </w:t>
      </w:r>
      <w:r w:rsidR="0049464E" w:rsidRPr="006158B0">
        <w:rPr>
          <w:rFonts w:ascii="Times New Roman" w:hAnsi="Times New Roman" w:cs="Times New Roman"/>
          <w:i/>
          <w:noProof/>
        </w:rPr>
        <w:t>Kobe, University Japan</w:t>
      </w:r>
      <w:r w:rsidR="0049464E" w:rsidRPr="006158B0">
        <w:rPr>
          <w:rFonts w:ascii="Times New Roman" w:hAnsi="Times New Roman" w:cs="Times New Roman"/>
          <w:noProof/>
        </w:rPr>
        <w:t xml:space="preserve">. </w:t>
      </w:r>
    </w:p>
    <w:p w14:paraId="7DEFD77E" w14:textId="77777777" w:rsidR="0049464E" w:rsidRPr="006158B0" w:rsidRDefault="0049464E" w:rsidP="00C62909">
      <w:pPr>
        <w:pStyle w:val="EndNoteBibliography"/>
        <w:rPr>
          <w:rFonts w:ascii="Times New Roman" w:hAnsi="Times New Roman" w:cs="Times New Roman"/>
          <w:noProof/>
        </w:rPr>
      </w:pPr>
      <w:r w:rsidRPr="006158B0">
        <w:rPr>
          <w:rFonts w:ascii="Times New Roman" w:hAnsi="Times New Roman" w:cs="Times New Roman"/>
          <w:noProof/>
        </w:rPr>
        <w:t xml:space="preserve">Bateman, M. (2018). Cambodia: the next domino to fall? </w:t>
      </w:r>
      <w:r w:rsidRPr="006158B0">
        <w:rPr>
          <w:rFonts w:ascii="Times New Roman" w:hAnsi="Times New Roman" w:cs="Times New Roman"/>
          <w:i/>
          <w:noProof/>
        </w:rPr>
        <w:t>The Rise and Fall of Global Microcredit</w:t>
      </w:r>
      <w:r w:rsidRPr="006158B0">
        <w:rPr>
          <w:rFonts w:ascii="Times New Roman" w:hAnsi="Times New Roman" w:cs="Times New Roman"/>
          <w:noProof/>
        </w:rPr>
        <w:t xml:space="preserve"> (pp. 166-193): Routledge.</w:t>
      </w:r>
    </w:p>
    <w:p w14:paraId="16877793" w14:textId="77777777" w:rsidR="0049464E" w:rsidRPr="006158B0" w:rsidRDefault="0049464E" w:rsidP="00C62909">
      <w:pPr>
        <w:pStyle w:val="EndNoteBibliography"/>
        <w:rPr>
          <w:rFonts w:ascii="Times New Roman" w:hAnsi="Times New Roman" w:cs="Times New Roman"/>
          <w:noProof/>
        </w:rPr>
      </w:pPr>
      <w:r w:rsidRPr="006158B0">
        <w:rPr>
          <w:rFonts w:ascii="Times New Roman" w:hAnsi="Times New Roman" w:cs="Times New Roman"/>
          <w:noProof/>
        </w:rPr>
        <w:t xml:space="preserve">Cramb, R., Manivong, V., Newby, J. C., Sothorn, K., &amp; Sibat, P. S. (2016). Alternatives to land grabbing: exploring conditions for smallholder inclusion in agricultural commodity chains in Southeast Asia. </w:t>
      </w:r>
      <w:r w:rsidRPr="006158B0">
        <w:rPr>
          <w:rFonts w:ascii="Times New Roman" w:hAnsi="Times New Roman" w:cs="Times New Roman"/>
          <w:i/>
          <w:noProof/>
        </w:rPr>
        <w:t>The Journal of Peasant Studies</w:t>
      </w:r>
      <w:r w:rsidRPr="006158B0">
        <w:rPr>
          <w:rFonts w:ascii="Times New Roman" w:hAnsi="Times New Roman" w:cs="Times New Roman"/>
          <w:noProof/>
        </w:rPr>
        <w:t xml:space="preserve">, 1-29. </w:t>
      </w:r>
    </w:p>
    <w:p w14:paraId="1E683ED4" w14:textId="77777777" w:rsidR="0049464E" w:rsidRPr="006158B0" w:rsidRDefault="0049464E" w:rsidP="00C62909">
      <w:pPr>
        <w:pStyle w:val="EndNoteBibliography"/>
        <w:rPr>
          <w:rFonts w:ascii="Times New Roman" w:hAnsi="Times New Roman" w:cs="Times New Roman"/>
          <w:noProof/>
        </w:rPr>
      </w:pPr>
      <w:r w:rsidRPr="006158B0">
        <w:rPr>
          <w:rFonts w:ascii="Times New Roman" w:hAnsi="Times New Roman" w:cs="Times New Roman"/>
          <w:noProof/>
        </w:rPr>
        <w:t xml:space="preserve">Fleming, A., &amp; Vanclay, F. (2010). Farmer responses to climate change and sustainable agriculture. A review. </w:t>
      </w:r>
      <w:r w:rsidRPr="006158B0">
        <w:rPr>
          <w:rFonts w:ascii="Times New Roman" w:hAnsi="Times New Roman" w:cs="Times New Roman"/>
          <w:i/>
          <w:noProof/>
        </w:rPr>
        <w:t>Agronomy for sustainable development, 30</w:t>
      </w:r>
      <w:r w:rsidRPr="006158B0">
        <w:rPr>
          <w:rFonts w:ascii="Times New Roman" w:hAnsi="Times New Roman" w:cs="Times New Roman"/>
          <w:noProof/>
        </w:rPr>
        <w:t xml:space="preserve">(1), 11-19. </w:t>
      </w:r>
    </w:p>
    <w:p w14:paraId="180815BE" w14:textId="77777777" w:rsidR="0049464E" w:rsidRPr="006158B0" w:rsidRDefault="0049464E" w:rsidP="00C62909">
      <w:pPr>
        <w:pStyle w:val="EndNoteBibliography"/>
        <w:rPr>
          <w:rFonts w:ascii="Times New Roman" w:hAnsi="Times New Roman" w:cs="Times New Roman"/>
          <w:noProof/>
        </w:rPr>
      </w:pPr>
      <w:r w:rsidRPr="006158B0">
        <w:rPr>
          <w:rFonts w:ascii="Times New Roman" w:hAnsi="Times New Roman" w:cs="Times New Roman"/>
          <w:noProof/>
        </w:rPr>
        <w:t xml:space="preserve">Lamb, V., Schoenberger, L., Middleton, C., &amp; Un, B. (2017). Gendered eviction, protest and recovery: a feminist political ecology engagement with land grabbing in rural Cambodia. </w:t>
      </w:r>
      <w:r w:rsidRPr="006158B0">
        <w:rPr>
          <w:rFonts w:ascii="Times New Roman" w:hAnsi="Times New Roman" w:cs="Times New Roman"/>
          <w:i/>
          <w:noProof/>
        </w:rPr>
        <w:t>The Journal of Peasant Studies, 44</w:t>
      </w:r>
      <w:r w:rsidRPr="006158B0">
        <w:rPr>
          <w:rFonts w:ascii="Times New Roman" w:hAnsi="Times New Roman" w:cs="Times New Roman"/>
          <w:noProof/>
        </w:rPr>
        <w:t xml:space="preserve">(6), 1215-1234. </w:t>
      </w:r>
    </w:p>
    <w:p w14:paraId="6B316AF2" w14:textId="77777777" w:rsidR="0049464E" w:rsidRPr="006158B0" w:rsidRDefault="0049464E" w:rsidP="00C62909">
      <w:pPr>
        <w:pStyle w:val="EndNoteBibliography"/>
        <w:rPr>
          <w:rFonts w:ascii="Times New Roman" w:hAnsi="Times New Roman" w:cs="Times New Roman"/>
          <w:noProof/>
        </w:rPr>
      </w:pPr>
      <w:r w:rsidRPr="006158B0">
        <w:rPr>
          <w:rFonts w:ascii="Times New Roman" w:hAnsi="Times New Roman" w:cs="Times New Roman"/>
          <w:noProof/>
        </w:rPr>
        <w:t xml:space="preserve">Le Dang, H., Li, E., Bruwer, J., &amp; Nuberg, I. (2014). Farmers’ perceptions of climate variability and barriers to adaptation: lessons learned from an exploratory study in Vietnam. </w:t>
      </w:r>
      <w:r w:rsidRPr="006158B0">
        <w:rPr>
          <w:rFonts w:ascii="Times New Roman" w:hAnsi="Times New Roman" w:cs="Times New Roman"/>
          <w:i/>
          <w:noProof/>
        </w:rPr>
        <w:t>Mitigation and adaptation strategies for global change, 19</w:t>
      </w:r>
      <w:r w:rsidRPr="006158B0">
        <w:rPr>
          <w:rFonts w:ascii="Times New Roman" w:hAnsi="Times New Roman" w:cs="Times New Roman"/>
          <w:noProof/>
        </w:rPr>
        <w:t xml:space="preserve">(5), 531-548. </w:t>
      </w:r>
    </w:p>
    <w:p w14:paraId="726EE230" w14:textId="77777777" w:rsidR="0049464E" w:rsidRPr="006158B0" w:rsidRDefault="0049464E" w:rsidP="00C62909">
      <w:pPr>
        <w:pStyle w:val="EndNoteBibliography"/>
        <w:rPr>
          <w:rFonts w:ascii="Times New Roman" w:hAnsi="Times New Roman" w:cs="Times New Roman"/>
          <w:noProof/>
        </w:rPr>
      </w:pPr>
      <w:r w:rsidRPr="006158B0">
        <w:rPr>
          <w:rFonts w:ascii="Times New Roman" w:hAnsi="Times New Roman" w:cs="Times New Roman"/>
          <w:noProof/>
        </w:rPr>
        <w:t xml:space="preserve">Li, T. M. (2014). What is land? Assembling a resource for global investment. </w:t>
      </w:r>
      <w:r w:rsidRPr="006158B0">
        <w:rPr>
          <w:rFonts w:ascii="Times New Roman" w:hAnsi="Times New Roman" w:cs="Times New Roman"/>
          <w:i/>
          <w:noProof/>
        </w:rPr>
        <w:t>Transactions of the Institute of British Geographers, 39</w:t>
      </w:r>
      <w:r w:rsidRPr="006158B0">
        <w:rPr>
          <w:rFonts w:ascii="Times New Roman" w:hAnsi="Times New Roman" w:cs="Times New Roman"/>
          <w:noProof/>
        </w:rPr>
        <w:t xml:space="preserve">(4), 589-602. </w:t>
      </w:r>
    </w:p>
    <w:p w14:paraId="44B06411" w14:textId="77777777" w:rsidR="0049464E" w:rsidRPr="006158B0" w:rsidRDefault="0049464E" w:rsidP="00C62909">
      <w:pPr>
        <w:pStyle w:val="EndNoteBibliography"/>
        <w:rPr>
          <w:rFonts w:ascii="Times New Roman" w:hAnsi="Times New Roman" w:cs="Times New Roman"/>
          <w:noProof/>
        </w:rPr>
      </w:pPr>
      <w:r w:rsidRPr="006158B0">
        <w:rPr>
          <w:rFonts w:ascii="Times New Roman" w:hAnsi="Times New Roman" w:cs="Times New Roman"/>
          <w:noProof/>
        </w:rPr>
        <w:t xml:space="preserve">Mahanty, S., &amp; Milne, S. (2016). Anatomy of a boom: Cassava as a ‘gateway’crop in Cambodia's north eastern borderland. </w:t>
      </w:r>
      <w:r w:rsidRPr="006158B0">
        <w:rPr>
          <w:rFonts w:ascii="Times New Roman" w:hAnsi="Times New Roman" w:cs="Times New Roman"/>
          <w:i/>
          <w:noProof/>
        </w:rPr>
        <w:t>Asia Pacific Viewpoint, 57</w:t>
      </w:r>
      <w:r w:rsidRPr="006158B0">
        <w:rPr>
          <w:rFonts w:ascii="Times New Roman" w:hAnsi="Times New Roman" w:cs="Times New Roman"/>
          <w:noProof/>
        </w:rPr>
        <w:t xml:space="preserve">(2), 180-193. </w:t>
      </w:r>
    </w:p>
    <w:p w14:paraId="68D826A7" w14:textId="026B8C6E" w:rsidR="00BF5CBC" w:rsidRPr="006158B0" w:rsidRDefault="007B2ADE" w:rsidP="00C62909">
      <w:r w:rsidRPr="006158B0">
        <w:fldChar w:fldCharType="end"/>
      </w:r>
    </w:p>
    <w:sectPr w:rsidR="00BF5CBC" w:rsidRPr="006158B0" w:rsidSect="007071A5">
      <w:headerReference w:type="even" r:id="rId73"/>
      <w:headerReference w:type="default" r:id="rId74"/>
      <w:footerReference w:type="even" r:id="rId75"/>
      <w:footerReference w:type="default" r:id="rId76"/>
      <w:headerReference w:type="first" r:id="rId77"/>
      <w:footerReference w:type="first" r:id="rId78"/>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E885C" w14:textId="77777777" w:rsidR="009C4267" w:rsidRDefault="009C4267" w:rsidP="00611E52">
      <w:r>
        <w:separator/>
      </w:r>
    </w:p>
  </w:endnote>
  <w:endnote w:type="continuationSeparator" w:id="0">
    <w:p w14:paraId="65905E93" w14:textId="77777777" w:rsidR="009C4267" w:rsidRDefault="009C4267" w:rsidP="00611E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68421" w14:textId="77777777" w:rsidR="003074CE" w:rsidRDefault="003074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994C9F" w14:textId="77777777" w:rsidR="003074CE" w:rsidRDefault="003074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759B" w14:textId="77777777" w:rsidR="003074CE" w:rsidRDefault="003074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B1B7CF" w14:textId="77777777" w:rsidR="009C4267" w:rsidRDefault="009C4267" w:rsidP="00611E52">
      <w:r>
        <w:separator/>
      </w:r>
    </w:p>
  </w:footnote>
  <w:footnote w:type="continuationSeparator" w:id="0">
    <w:p w14:paraId="72E1ED40" w14:textId="77777777" w:rsidR="009C4267" w:rsidRDefault="009C4267" w:rsidP="00611E52">
      <w:r>
        <w:continuationSeparator/>
      </w:r>
    </w:p>
  </w:footnote>
  <w:footnote w:id="1">
    <w:p w14:paraId="22C38814" w14:textId="1E4A612C" w:rsidR="00381E14" w:rsidRPr="00572DC0" w:rsidRDefault="00381E14" w:rsidP="00611E52">
      <w:pPr>
        <w:pStyle w:val="FootnoteText"/>
        <w:rPr>
          <w:lang w:val="en-US"/>
        </w:rPr>
      </w:pPr>
      <w:r w:rsidRPr="00572DC0">
        <w:rPr>
          <w:rStyle w:val="FootnoteReference"/>
        </w:rPr>
        <w:footnoteRef/>
      </w:r>
      <w:r w:rsidRPr="00572DC0">
        <w:t xml:space="preserve"> </w:t>
      </w:r>
      <w:r w:rsidRPr="00572DC0">
        <w:rPr>
          <w:lang w:val="en-US"/>
        </w:rPr>
        <w:t xml:space="preserve">Qualitative household interviews are underway, which follow-up on the </w:t>
      </w:r>
      <w:r w:rsidR="00067106" w:rsidRPr="00572DC0">
        <w:rPr>
          <w:lang w:val="en-US"/>
        </w:rPr>
        <w:t>findings</w:t>
      </w:r>
      <w:r w:rsidRPr="00572DC0">
        <w:rPr>
          <w:lang w:val="en-US"/>
        </w:rPr>
        <w:t xml:space="preserve"> from the </w:t>
      </w:r>
      <w:r w:rsidR="00E47B26">
        <w:rPr>
          <w:lang w:val="en-US"/>
        </w:rPr>
        <w:t xml:space="preserve">quantitative </w:t>
      </w:r>
      <w:r w:rsidRPr="00572DC0">
        <w:rPr>
          <w:lang w:val="en-US"/>
        </w:rPr>
        <w:t xml:space="preserve">survey </w:t>
      </w:r>
      <w:r w:rsidR="00337F9A">
        <w:rPr>
          <w:lang w:val="en-US"/>
        </w:rPr>
        <w:t>in order to</w:t>
      </w:r>
      <w:r w:rsidRPr="00572DC0">
        <w:rPr>
          <w:lang w:val="en-US"/>
        </w:rPr>
        <w:t xml:space="preserve"> add depth and explanation to the </w:t>
      </w:r>
      <w:r w:rsidR="006D3B96">
        <w:rPr>
          <w:lang w:val="en-US"/>
        </w:rPr>
        <w:t xml:space="preserve">preliminary </w:t>
      </w:r>
      <w:r w:rsidRPr="00572DC0">
        <w:rPr>
          <w:lang w:val="en-US"/>
        </w:rPr>
        <w:t>findings.</w:t>
      </w:r>
    </w:p>
  </w:footnote>
  <w:footnote w:id="2">
    <w:p w14:paraId="005014D8" w14:textId="77777777" w:rsidR="00F66836" w:rsidRPr="00E33F4C" w:rsidRDefault="00F66836" w:rsidP="00F66836">
      <w:pPr>
        <w:pStyle w:val="FootnoteText"/>
        <w:rPr>
          <w:lang w:val="en-US"/>
        </w:rPr>
      </w:pPr>
      <w:r>
        <w:rPr>
          <w:rStyle w:val="FootnoteReference"/>
        </w:rPr>
        <w:footnoteRef/>
      </w:r>
      <w:r>
        <w:t xml:space="preserve"> </w:t>
      </w:r>
      <w:r>
        <w:rPr>
          <w:lang w:val="en-US"/>
        </w:rPr>
        <w:t>A finding confirmed in the time following the survey, with widespread transitions underwa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53FF5" w14:textId="7192ABF3" w:rsidR="003074CE" w:rsidRDefault="009C4267">
    <w:pPr>
      <w:pStyle w:val="Header"/>
    </w:pPr>
    <w:r>
      <w:rPr>
        <w:noProof/>
      </w:rPr>
      <w:pict w14:anchorId="22DB75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alt="" style="position:absolute;left:0;text-align:left;margin-left:0;margin-top:0;width:578.1pt;height:57.8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raft report (Cook et al)"/>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B4019" w14:textId="0FB5BDD9" w:rsidR="00F40254" w:rsidRPr="00286806" w:rsidRDefault="009C4267" w:rsidP="00611E52">
    <w:pPr>
      <w:pStyle w:val="Header"/>
      <w:rPr>
        <w:sz w:val="18"/>
      </w:rPr>
    </w:pPr>
    <w:r>
      <w:rPr>
        <w:noProof/>
      </w:rPr>
      <w:pict w14:anchorId="4A40F5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alt="" style="position:absolute;left:0;text-align:left;margin-left:0;margin-top:0;width:578.1pt;height:57.8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raft report (Cook et al)"/>
          <w10:wrap anchorx="margin" anchory="margin"/>
        </v:shape>
      </w:pict>
    </w:r>
    <w:r w:rsidR="00F40254" w:rsidRPr="00286806">
      <w:rPr>
        <w:sz w:val="18"/>
      </w:rPr>
      <w:t>ASEM/2013/003 – Uptake of agricultural technologies amongst farmers in Battambang and Pailin provinces, Cambodi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93F60" w14:textId="462F90B0" w:rsidR="003074CE" w:rsidRDefault="009C4267">
    <w:pPr>
      <w:pStyle w:val="Header"/>
    </w:pPr>
    <w:r>
      <w:rPr>
        <w:noProof/>
      </w:rPr>
      <w:pict w14:anchorId="29CE90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alt="" style="position:absolute;left:0;text-align:left;margin-left:0;margin-top:0;width:578.1pt;height:57.8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raft report (Cook et al)"/>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76C35"/>
    <w:multiLevelType w:val="multilevel"/>
    <w:tmpl w:val="9D6CE72A"/>
    <w:styleLink w:val="BRIAN"/>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A387970"/>
    <w:multiLevelType w:val="hybridMultilevel"/>
    <w:tmpl w:val="F2B0FE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C700A87"/>
    <w:multiLevelType w:val="hybridMultilevel"/>
    <w:tmpl w:val="0E1C88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8635E4"/>
    <w:multiLevelType w:val="multilevel"/>
    <w:tmpl w:val="701A2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5580735"/>
    <w:multiLevelType w:val="hybridMultilevel"/>
    <w:tmpl w:val="4E3A8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B63963"/>
    <w:multiLevelType w:val="multilevel"/>
    <w:tmpl w:val="A89CF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12632F1"/>
    <w:multiLevelType w:val="hybridMultilevel"/>
    <w:tmpl w:val="19204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 w:numId="5">
    <w:abstractNumId w:val="5"/>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6"/>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d2prrwus9xwre0vemv5at95e2d2x5pa0tx&quot;&gt;My EndNote Library&lt;record-ids&gt;&lt;item&gt;10&lt;/item&gt;&lt;item&gt;945&lt;/item&gt;&lt;item&gt;1008&lt;/item&gt;&lt;item&gt;1076&lt;/item&gt;&lt;item&gt;1104&lt;/item&gt;&lt;item&gt;1153&lt;/item&gt;&lt;item&gt;1154&lt;/item&gt;&lt;item&gt;1156&lt;/item&gt;&lt;/record-ids&gt;&lt;/item&gt;&lt;/Libraries&gt;"/>
  </w:docVars>
  <w:rsids>
    <w:rsidRoot w:val="00F40254"/>
    <w:rsid w:val="000005A9"/>
    <w:rsid w:val="00000ECF"/>
    <w:rsid w:val="00004C0B"/>
    <w:rsid w:val="0000659E"/>
    <w:rsid w:val="000074E7"/>
    <w:rsid w:val="00012F99"/>
    <w:rsid w:val="00014B27"/>
    <w:rsid w:val="0002417E"/>
    <w:rsid w:val="000241EC"/>
    <w:rsid w:val="00024365"/>
    <w:rsid w:val="00024EEC"/>
    <w:rsid w:val="00030C01"/>
    <w:rsid w:val="00031598"/>
    <w:rsid w:val="00034FAC"/>
    <w:rsid w:val="00037839"/>
    <w:rsid w:val="00050A3D"/>
    <w:rsid w:val="00053D14"/>
    <w:rsid w:val="0005435D"/>
    <w:rsid w:val="00057807"/>
    <w:rsid w:val="00060D76"/>
    <w:rsid w:val="00061165"/>
    <w:rsid w:val="000630D6"/>
    <w:rsid w:val="000633B5"/>
    <w:rsid w:val="000647C6"/>
    <w:rsid w:val="000649BA"/>
    <w:rsid w:val="00067106"/>
    <w:rsid w:val="0007323A"/>
    <w:rsid w:val="000742D8"/>
    <w:rsid w:val="00075139"/>
    <w:rsid w:val="000772ED"/>
    <w:rsid w:val="0007794B"/>
    <w:rsid w:val="00081899"/>
    <w:rsid w:val="00083C8E"/>
    <w:rsid w:val="000866B1"/>
    <w:rsid w:val="00092B3E"/>
    <w:rsid w:val="00092FFB"/>
    <w:rsid w:val="00094E47"/>
    <w:rsid w:val="000969E4"/>
    <w:rsid w:val="00097526"/>
    <w:rsid w:val="000A1FB0"/>
    <w:rsid w:val="000A79C8"/>
    <w:rsid w:val="000B1E16"/>
    <w:rsid w:val="000B49FE"/>
    <w:rsid w:val="000B683B"/>
    <w:rsid w:val="000B7EC7"/>
    <w:rsid w:val="000C581C"/>
    <w:rsid w:val="000D4BE7"/>
    <w:rsid w:val="000D5448"/>
    <w:rsid w:val="000E033A"/>
    <w:rsid w:val="000E5462"/>
    <w:rsid w:val="000F1499"/>
    <w:rsid w:val="000F7CC3"/>
    <w:rsid w:val="0010097A"/>
    <w:rsid w:val="00102086"/>
    <w:rsid w:val="00105083"/>
    <w:rsid w:val="00106374"/>
    <w:rsid w:val="00107836"/>
    <w:rsid w:val="00107A62"/>
    <w:rsid w:val="00112F43"/>
    <w:rsid w:val="001232B5"/>
    <w:rsid w:val="001313FF"/>
    <w:rsid w:val="001315D7"/>
    <w:rsid w:val="00137D05"/>
    <w:rsid w:val="00137F28"/>
    <w:rsid w:val="00146634"/>
    <w:rsid w:val="00146DA5"/>
    <w:rsid w:val="00146DAE"/>
    <w:rsid w:val="00152084"/>
    <w:rsid w:val="00153181"/>
    <w:rsid w:val="00154841"/>
    <w:rsid w:val="00155680"/>
    <w:rsid w:val="00157E9F"/>
    <w:rsid w:val="0016590E"/>
    <w:rsid w:val="00170199"/>
    <w:rsid w:val="001728ED"/>
    <w:rsid w:val="00174AC0"/>
    <w:rsid w:val="001858A4"/>
    <w:rsid w:val="00195EB2"/>
    <w:rsid w:val="001962E8"/>
    <w:rsid w:val="00196EB6"/>
    <w:rsid w:val="001A1B00"/>
    <w:rsid w:val="001A2D30"/>
    <w:rsid w:val="001A46E3"/>
    <w:rsid w:val="001A69FD"/>
    <w:rsid w:val="001B0171"/>
    <w:rsid w:val="001B1243"/>
    <w:rsid w:val="001B4197"/>
    <w:rsid w:val="001B578E"/>
    <w:rsid w:val="001D36FF"/>
    <w:rsid w:val="001D5175"/>
    <w:rsid w:val="001D543B"/>
    <w:rsid w:val="001D5FEC"/>
    <w:rsid w:val="001E211A"/>
    <w:rsid w:val="001E4623"/>
    <w:rsid w:val="001E7E73"/>
    <w:rsid w:val="001F5127"/>
    <w:rsid w:val="001F5316"/>
    <w:rsid w:val="001F7D5C"/>
    <w:rsid w:val="002012CC"/>
    <w:rsid w:val="0020417F"/>
    <w:rsid w:val="0020467A"/>
    <w:rsid w:val="00206AC0"/>
    <w:rsid w:val="00210C3A"/>
    <w:rsid w:val="002124FE"/>
    <w:rsid w:val="00223A89"/>
    <w:rsid w:val="002317BB"/>
    <w:rsid w:val="00231816"/>
    <w:rsid w:val="0023740E"/>
    <w:rsid w:val="00241DED"/>
    <w:rsid w:val="00251AB6"/>
    <w:rsid w:val="002677C7"/>
    <w:rsid w:val="002739DE"/>
    <w:rsid w:val="00285D48"/>
    <w:rsid w:val="00286806"/>
    <w:rsid w:val="00287174"/>
    <w:rsid w:val="00287D9D"/>
    <w:rsid w:val="0029048A"/>
    <w:rsid w:val="00290E2B"/>
    <w:rsid w:val="00291C89"/>
    <w:rsid w:val="00292E2B"/>
    <w:rsid w:val="002942F3"/>
    <w:rsid w:val="002945B0"/>
    <w:rsid w:val="00294DB8"/>
    <w:rsid w:val="002A14B4"/>
    <w:rsid w:val="002A24F8"/>
    <w:rsid w:val="002A448E"/>
    <w:rsid w:val="002A61F2"/>
    <w:rsid w:val="002A6AB6"/>
    <w:rsid w:val="002A6D4F"/>
    <w:rsid w:val="002B05A7"/>
    <w:rsid w:val="002B17F6"/>
    <w:rsid w:val="002B1FF6"/>
    <w:rsid w:val="002B35CF"/>
    <w:rsid w:val="002B3EF3"/>
    <w:rsid w:val="002B7317"/>
    <w:rsid w:val="002C6255"/>
    <w:rsid w:val="002C7058"/>
    <w:rsid w:val="002D0486"/>
    <w:rsid w:val="002D142D"/>
    <w:rsid w:val="002D2C33"/>
    <w:rsid w:val="002D393D"/>
    <w:rsid w:val="002D6894"/>
    <w:rsid w:val="002E0210"/>
    <w:rsid w:val="002E127B"/>
    <w:rsid w:val="002E5066"/>
    <w:rsid w:val="002E624F"/>
    <w:rsid w:val="002F3C44"/>
    <w:rsid w:val="00301780"/>
    <w:rsid w:val="003074CE"/>
    <w:rsid w:val="00310E68"/>
    <w:rsid w:val="0031710B"/>
    <w:rsid w:val="00320188"/>
    <w:rsid w:val="003215AD"/>
    <w:rsid w:val="00321D53"/>
    <w:rsid w:val="00322476"/>
    <w:rsid w:val="003324E2"/>
    <w:rsid w:val="00337F9A"/>
    <w:rsid w:val="00343C51"/>
    <w:rsid w:val="003458DB"/>
    <w:rsid w:val="00346880"/>
    <w:rsid w:val="0035122E"/>
    <w:rsid w:val="00353C04"/>
    <w:rsid w:val="0036092E"/>
    <w:rsid w:val="00364B6B"/>
    <w:rsid w:val="00373E2F"/>
    <w:rsid w:val="00376DB2"/>
    <w:rsid w:val="00381E14"/>
    <w:rsid w:val="003854B7"/>
    <w:rsid w:val="00391791"/>
    <w:rsid w:val="003924A9"/>
    <w:rsid w:val="0039324D"/>
    <w:rsid w:val="00395F55"/>
    <w:rsid w:val="00397BB7"/>
    <w:rsid w:val="003A311D"/>
    <w:rsid w:val="003A5589"/>
    <w:rsid w:val="003A5788"/>
    <w:rsid w:val="003A7870"/>
    <w:rsid w:val="003B225B"/>
    <w:rsid w:val="003C2627"/>
    <w:rsid w:val="003C26C1"/>
    <w:rsid w:val="003D15D1"/>
    <w:rsid w:val="003D4929"/>
    <w:rsid w:val="003D4B2D"/>
    <w:rsid w:val="003D4F8A"/>
    <w:rsid w:val="003D58C5"/>
    <w:rsid w:val="003E3319"/>
    <w:rsid w:val="003E542C"/>
    <w:rsid w:val="003F27E0"/>
    <w:rsid w:val="003F4D19"/>
    <w:rsid w:val="003F54B3"/>
    <w:rsid w:val="003F7914"/>
    <w:rsid w:val="003F7A85"/>
    <w:rsid w:val="004020BC"/>
    <w:rsid w:val="00402A34"/>
    <w:rsid w:val="00403B6F"/>
    <w:rsid w:val="00407B8D"/>
    <w:rsid w:val="00407D5D"/>
    <w:rsid w:val="00413B26"/>
    <w:rsid w:val="00414F53"/>
    <w:rsid w:val="004150BC"/>
    <w:rsid w:val="0041511E"/>
    <w:rsid w:val="004161EC"/>
    <w:rsid w:val="00422DD9"/>
    <w:rsid w:val="00423F1F"/>
    <w:rsid w:val="00424AE7"/>
    <w:rsid w:val="00441F83"/>
    <w:rsid w:val="00443862"/>
    <w:rsid w:val="004450FD"/>
    <w:rsid w:val="00445557"/>
    <w:rsid w:val="004466FF"/>
    <w:rsid w:val="00447B48"/>
    <w:rsid w:val="00450851"/>
    <w:rsid w:val="0045124A"/>
    <w:rsid w:val="004518EE"/>
    <w:rsid w:val="00453234"/>
    <w:rsid w:val="004538D5"/>
    <w:rsid w:val="0045744D"/>
    <w:rsid w:val="00461B7B"/>
    <w:rsid w:val="0046305F"/>
    <w:rsid w:val="00463956"/>
    <w:rsid w:val="00467BE2"/>
    <w:rsid w:val="00470380"/>
    <w:rsid w:val="00470A4E"/>
    <w:rsid w:val="0047580D"/>
    <w:rsid w:val="004915DF"/>
    <w:rsid w:val="00492EFA"/>
    <w:rsid w:val="0049464E"/>
    <w:rsid w:val="004A243D"/>
    <w:rsid w:val="004A3FA3"/>
    <w:rsid w:val="004A4F10"/>
    <w:rsid w:val="004A63AA"/>
    <w:rsid w:val="004B0286"/>
    <w:rsid w:val="004B34DA"/>
    <w:rsid w:val="004B42A0"/>
    <w:rsid w:val="004B581F"/>
    <w:rsid w:val="004B66DE"/>
    <w:rsid w:val="004B69EB"/>
    <w:rsid w:val="004C1B9C"/>
    <w:rsid w:val="004D3238"/>
    <w:rsid w:val="004E16B1"/>
    <w:rsid w:val="004E49FD"/>
    <w:rsid w:val="004F12CE"/>
    <w:rsid w:val="004F4E9D"/>
    <w:rsid w:val="004F5027"/>
    <w:rsid w:val="004F5108"/>
    <w:rsid w:val="00506BAD"/>
    <w:rsid w:val="00516D1C"/>
    <w:rsid w:val="00530EE4"/>
    <w:rsid w:val="005337E1"/>
    <w:rsid w:val="005371F9"/>
    <w:rsid w:val="0055076A"/>
    <w:rsid w:val="005558E5"/>
    <w:rsid w:val="00555DE1"/>
    <w:rsid w:val="005570D9"/>
    <w:rsid w:val="00557B87"/>
    <w:rsid w:val="005674C4"/>
    <w:rsid w:val="00570025"/>
    <w:rsid w:val="00572DC0"/>
    <w:rsid w:val="00573CB8"/>
    <w:rsid w:val="005744D5"/>
    <w:rsid w:val="00576762"/>
    <w:rsid w:val="00594D4D"/>
    <w:rsid w:val="00596A12"/>
    <w:rsid w:val="00596A31"/>
    <w:rsid w:val="005A23D0"/>
    <w:rsid w:val="005A40DD"/>
    <w:rsid w:val="005A645B"/>
    <w:rsid w:val="005B225F"/>
    <w:rsid w:val="005B3AC2"/>
    <w:rsid w:val="005B3EE5"/>
    <w:rsid w:val="005C343B"/>
    <w:rsid w:val="005C40A0"/>
    <w:rsid w:val="005C5AEB"/>
    <w:rsid w:val="005C7797"/>
    <w:rsid w:val="005D14C1"/>
    <w:rsid w:val="005D6AA4"/>
    <w:rsid w:val="005E047F"/>
    <w:rsid w:val="005E396E"/>
    <w:rsid w:val="005E4AC8"/>
    <w:rsid w:val="005E7F2C"/>
    <w:rsid w:val="005F1BB6"/>
    <w:rsid w:val="005F350E"/>
    <w:rsid w:val="005F4DAF"/>
    <w:rsid w:val="005F5674"/>
    <w:rsid w:val="00602CD9"/>
    <w:rsid w:val="00607401"/>
    <w:rsid w:val="00611E52"/>
    <w:rsid w:val="00613B8D"/>
    <w:rsid w:val="006144BA"/>
    <w:rsid w:val="00615219"/>
    <w:rsid w:val="006158B0"/>
    <w:rsid w:val="006213E4"/>
    <w:rsid w:val="006268E9"/>
    <w:rsid w:val="006275FD"/>
    <w:rsid w:val="006378A9"/>
    <w:rsid w:val="00641379"/>
    <w:rsid w:val="00642CCC"/>
    <w:rsid w:val="00644362"/>
    <w:rsid w:val="006452F2"/>
    <w:rsid w:val="00647BF3"/>
    <w:rsid w:val="00667C51"/>
    <w:rsid w:val="00667FBB"/>
    <w:rsid w:val="0067240E"/>
    <w:rsid w:val="00672DA2"/>
    <w:rsid w:val="0067318C"/>
    <w:rsid w:val="00674F45"/>
    <w:rsid w:val="006754B2"/>
    <w:rsid w:val="006756E2"/>
    <w:rsid w:val="00676E6B"/>
    <w:rsid w:val="006775E8"/>
    <w:rsid w:val="006803F1"/>
    <w:rsid w:val="00680809"/>
    <w:rsid w:val="00680CDA"/>
    <w:rsid w:val="00683861"/>
    <w:rsid w:val="0069168B"/>
    <w:rsid w:val="00694399"/>
    <w:rsid w:val="006A6CA6"/>
    <w:rsid w:val="006B248E"/>
    <w:rsid w:val="006B4740"/>
    <w:rsid w:val="006B4E09"/>
    <w:rsid w:val="006D3B96"/>
    <w:rsid w:val="006D44F6"/>
    <w:rsid w:val="006D4897"/>
    <w:rsid w:val="006D7A08"/>
    <w:rsid w:val="006E1242"/>
    <w:rsid w:val="006E1246"/>
    <w:rsid w:val="006E3FF5"/>
    <w:rsid w:val="006F10D7"/>
    <w:rsid w:val="00700670"/>
    <w:rsid w:val="0070243F"/>
    <w:rsid w:val="007071A5"/>
    <w:rsid w:val="00711AEA"/>
    <w:rsid w:val="007126B1"/>
    <w:rsid w:val="007151D4"/>
    <w:rsid w:val="00716F53"/>
    <w:rsid w:val="00721B02"/>
    <w:rsid w:val="00733C53"/>
    <w:rsid w:val="00735E38"/>
    <w:rsid w:val="007368B5"/>
    <w:rsid w:val="0074525C"/>
    <w:rsid w:val="0075451D"/>
    <w:rsid w:val="007611A5"/>
    <w:rsid w:val="00762236"/>
    <w:rsid w:val="007659B2"/>
    <w:rsid w:val="0076610E"/>
    <w:rsid w:val="00766E68"/>
    <w:rsid w:val="00772984"/>
    <w:rsid w:val="00773675"/>
    <w:rsid w:val="00775964"/>
    <w:rsid w:val="00776ADA"/>
    <w:rsid w:val="00777573"/>
    <w:rsid w:val="007828B2"/>
    <w:rsid w:val="00783D15"/>
    <w:rsid w:val="0078526B"/>
    <w:rsid w:val="00795AE6"/>
    <w:rsid w:val="00796E31"/>
    <w:rsid w:val="007A0B2A"/>
    <w:rsid w:val="007A143D"/>
    <w:rsid w:val="007A6E70"/>
    <w:rsid w:val="007B07C8"/>
    <w:rsid w:val="007B2ADE"/>
    <w:rsid w:val="007B63F0"/>
    <w:rsid w:val="007C0C4E"/>
    <w:rsid w:val="007C21F9"/>
    <w:rsid w:val="007C2555"/>
    <w:rsid w:val="007C39AC"/>
    <w:rsid w:val="007C66FC"/>
    <w:rsid w:val="007D11CB"/>
    <w:rsid w:val="007D29DB"/>
    <w:rsid w:val="007D332E"/>
    <w:rsid w:val="007D5956"/>
    <w:rsid w:val="007E6B11"/>
    <w:rsid w:val="007F0D07"/>
    <w:rsid w:val="007F1429"/>
    <w:rsid w:val="007F207A"/>
    <w:rsid w:val="007F355C"/>
    <w:rsid w:val="00811ABE"/>
    <w:rsid w:val="00812D08"/>
    <w:rsid w:val="00813E3B"/>
    <w:rsid w:val="008142C3"/>
    <w:rsid w:val="00815698"/>
    <w:rsid w:val="008164DD"/>
    <w:rsid w:val="00820E9B"/>
    <w:rsid w:val="00822D41"/>
    <w:rsid w:val="00825A6D"/>
    <w:rsid w:val="00826F54"/>
    <w:rsid w:val="008279DF"/>
    <w:rsid w:val="00831DC6"/>
    <w:rsid w:val="00836DAD"/>
    <w:rsid w:val="00836EEC"/>
    <w:rsid w:val="00837BE8"/>
    <w:rsid w:val="00844F17"/>
    <w:rsid w:val="00853279"/>
    <w:rsid w:val="00853A6F"/>
    <w:rsid w:val="00862AA9"/>
    <w:rsid w:val="008678AB"/>
    <w:rsid w:val="008731AB"/>
    <w:rsid w:val="00876491"/>
    <w:rsid w:val="00883151"/>
    <w:rsid w:val="008858B6"/>
    <w:rsid w:val="00893114"/>
    <w:rsid w:val="00893A09"/>
    <w:rsid w:val="00894454"/>
    <w:rsid w:val="0089636E"/>
    <w:rsid w:val="008A080C"/>
    <w:rsid w:val="008A3B4A"/>
    <w:rsid w:val="008A3DE6"/>
    <w:rsid w:val="008B2F15"/>
    <w:rsid w:val="008B2F60"/>
    <w:rsid w:val="008B315F"/>
    <w:rsid w:val="008B79FB"/>
    <w:rsid w:val="008C1EB0"/>
    <w:rsid w:val="008C77C3"/>
    <w:rsid w:val="008D4D0C"/>
    <w:rsid w:val="008D78A8"/>
    <w:rsid w:val="008E279E"/>
    <w:rsid w:val="008E71B9"/>
    <w:rsid w:val="008E75F4"/>
    <w:rsid w:val="008F2D69"/>
    <w:rsid w:val="008F4BDA"/>
    <w:rsid w:val="00903A40"/>
    <w:rsid w:val="00910DFB"/>
    <w:rsid w:val="00911E0A"/>
    <w:rsid w:val="00913767"/>
    <w:rsid w:val="00927C2E"/>
    <w:rsid w:val="009301FD"/>
    <w:rsid w:val="009309EA"/>
    <w:rsid w:val="0094170F"/>
    <w:rsid w:val="0094317A"/>
    <w:rsid w:val="0095133D"/>
    <w:rsid w:val="00954ABE"/>
    <w:rsid w:val="009559B9"/>
    <w:rsid w:val="0095636A"/>
    <w:rsid w:val="00961053"/>
    <w:rsid w:val="00963556"/>
    <w:rsid w:val="00965352"/>
    <w:rsid w:val="009653FA"/>
    <w:rsid w:val="009673F9"/>
    <w:rsid w:val="00967845"/>
    <w:rsid w:val="00980021"/>
    <w:rsid w:val="009807A0"/>
    <w:rsid w:val="00981875"/>
    <w:rsid w:val="00984225"/>
    <w:rsid w:val="0098505B"/>
    <w:rsid w:val="0099181E"/>
    <w:rsid w:val="00993FE9"/>
    <w:rsid w:val="009962EB"/>
    <w:rsid w:val="00996467"/>
    <w:rsid w:val="009A26D9"/>
    <w:rsid w:val="009A38CB"/>
    <w:rsid w:val="009A58B5"/>
    <w:rsid w:val="009A6D52"/>
    <w:rsid w:val="009B13E7"/>
    <w:rsid w:val="009B1C26"/>
    <w:rsid w:val="009B2EFE"/>
    <w:rsid w:val="009B3788"/>
    <w:rsid w:val="009B55DD"/>
    <w:rsid w:val="009B7F46"/>
    <w:rsid w:val="009C01C8"/>
    <w:rsid w:val="009C4267"/>
    <w:rsid w:val="009C6209"/>
    <w:rsid w:val="009D1B40"/>
    <w:rsid w:val="009D247F"/>
    <w:rsid w:val="009D50F2"/>
    <w:rsid w:val="009D7D9C"/>
    <w:rsid w:val="009E21A1"/>
    <w:rsid w:val="009E3296"/>
    <w:rsid w:val="009E3649"/>
    <w:rsid w:val="009E4687"/>
    <w:rsid w:val="009F062C"/>
    <w:rsid w:val="009F0D86"/>
    <w:rsid w:val="009F118A"/>
    <w:rsid w:val="00A001C8"/>
    <w:rsid w:val="00A004DE"/>
    <w:rsid w:val="00A05B9A"/>
    <w:rsid w:val="00A0698F"/>
    <w:rsid w:val="00A10BFE"/>
    <w:rsid w:val="00A13F2A"/>
    <w:rsid w:val="00A144C8"/>
    <w:rsid w:val="00A15506"/>
    <w:rsid w:val="00A16085"/>
    <w:rsid w:val="00A26805"/>
    <w:rsid w:val="00A26E0B"/>
    <w:rsid w:val="00A3233A"/>
    <w:rsid w:val="00A32FB3"/>
    <w:rsid w:val="00A33EE5"/>
    <w:rsid w:val="00A34F28"/>
    <w:rsid w:val="00A3546C"/>
    <w:rsid w:val="00A37397"/>
    <w:rsid w:val="00A373D3"/>
    <w:rsid w:val="00A400C9"/>
    <w:rsid w:val="00A4391A"/>
    <w:rsid w:val="00A43FBF"/>
    <w:rsid w:val="00A46999"/>
    <w:rsid w:val="00A46E84"/>
    <w:rsid w:val="00A477D3"/>
    <w:rsid w:val="00A47D6E"/>
    <w:rsid w:val="00A52F99"/>
    <w:rsid w:val="00A564EA"/>
    <w:rsid w:val="00A6648B"/>
    <w:rsid w:val="00A71355"/>
    <w:rsid w:val="00A71E15"/>
    <w:rsid w:val="00A75D2A"/>
    <w:rsid w:val="00A76C80"/>
    <w:rsid w:val="00A9010D"/>
    <w:rsid w:val="00A9205B"/>
    <w:rsid w:val="00A9621E"/>
    <w:rsid w:val="00A96C2D"/>
    <w:rsid w:val="00AA6916"/>
    <w:rsid w:val="00AB19AE"/>
    <w:rsid w:val="00AB4D4E"/>
    <w:rsid w:val="00AC31BD"/>
    <w:rsid w:val="00AC4E3D"/>
    <w:rsid w:val="00AC62E8"/>
    <w:rsid w:val="00AD11D9"/>
    <w:rsid w:val="00AD2251"/>
    <w:rsid w:val="00AE4FF2"/>
    <w:rsid w:val="00AE56D4"/>
    <w:rsid w:val="00AE5C38"/>
    <w:rsid w:val="00AF0648"/>
    <w:rsid w:val="00AF158E"/>
    <w:rsid w:val="00AF1D7B"/>
    <w:rsid w:val="00AF30F7"/>
    <w:rsid w:val="00AF73BB"/>
    <w:rsid w:val="00B04685"/>
    <w:rsid w:val="00B04C8B"/>
    <w:rsid w:val="00B04E87"/>
    <w:rsid w:val="00B1043E"/>
    <w:rsid w:val="00B12A70"/>
    <w:rsid w:val="00B17430"/>
    <w:rsid w:val="00B25224"/>
    <w:rsid w:val="00B262C0"/>
    <w:rsid w:val="00B32FAF"/>
    <w:rsid w:val="00B36595"/>
    <w:rsid w:val="00B428E8"/>
    <w:rsid w:val="00B4691A"/>
    <w:rsid w:val="00B500E3"/>
    <w:rsid w:val="00B50F25"/>
    <w:rsid w:val="00B520E3"/>
    <w:rsid w:val="00B531CE"/>
    <w:rsid w:val="00B5555D"/>
    <w:rsid w:val="00B558D1"/>
    <w:rsid w:val="00B60373"/>
    <w:rsid w:val="00B60DF0"/>
    <w:rsid w:val="00B6361D"/>
    <w:rsid w:val="00B63B14"/>
    <w:rsid w:val="00B63D11"/>
    <w:rsid w:val="00B67DFD"/>
    <w:rsid w:val="00B70C07"/>
    <w:rsid w:val="00B71AEE"/>
    <w:rsid w:val="00B75ABA"/>
    <w:rsid w:val="00B762A2"/>
    <w:rsid w:val="00B7674A"/>
    <w:rsid w:val="00B81C90"/>
    <w:rsid w:val="00B82415"/>
    <w:rsid w:val="00B82CF0"/>
    <w:rsid w:val="00B91987"/>
    <w:rsid w:val="00B92353"/>
    <w:rsid w:val="00B9466C"/>
    <w:rsid w:val="00B96D14"/>
    <w:rsid w:val="00B978FC"/>
    <w:rsid w:val="00BA039A"/>
    <w:rsid w:val="00BA0989"/>
    <w:rsid w:val="00BA64A7"/>
    <w:rsid w:val="00BA6DB1"/>
    <w:rsid w:val="00BA76CF"/>
    <w:rsid w:val="00BB20F8"/>
    <w:rsid w:val="00BB2E9A"/>
    <w:rsid w:val="00BB7E05"/>
    <w:rsid w:val="00BC0BB9"/>
    <w:rsid w:val="00BC3345"/>
    <w:rsid w:val="00BC6FBF"/>
    <w:rsid w:val="00BD05E4"/>
    <w:rsid w:val="00BD2C42"/>
    <w:rsid w:val="00BD4124"/>
    <w:rsid w:val="00BD698E"/>
    <w:rsid w:val="00BE0DDE"/>
    <w:rsid w:val="00BE2E50"/>
    <w:rsid w:val="00BE3263"/>
    <w:rsid w:val="00BE339B"/>
    <w:rsid w:val="00BE35D4"/>
    <w:rsid w:val="00BE5964"/>
    <w:rsid w:val="00BF5004"/>
    <w:rsid w:val="00BF5CBC"/>
    <w:rsid w:val="00C01031"/>
    <w:rsid w:val="00C044C8"/>
    <w:rsid w:val="00C10AAA"/>
    <w:rsid w:val="00C1176D"/>
    <w:rsid w:val="00C12AD4"/>
    <w:rsid w:val="00C21C27"/>
    <w:rsid w:val="00C22DA9"/>
    <w:rsid w:val="00C24031"/>
    <w:rsid w:val="00C24CA0"/>
    <w:rsid w:val="00C24F87"/>
    <w:rsid w:val="00C31F09"/>
    <w:rsid w:val="00C41E46"/>
    <w:rsid w:val="00C449BE"/>
    <w:rsid w:val="00C46AB1"/>
    <w:rsid w:val="00C51308"/>
    <w:rsid w:val="00C5149A"/>
    <w:rsid w:val="00C51C8C"/>
    <w:rsid w:val="00C556A7"/>
    <w:rsid w:val="00C5788E"/>
    <w:rsid w:val="00C6106F"/>
    <w:rsid w:val="00C62909"/>
    <w:rsid w:val="00C62BDE"/>
    <w:rsid w:val="00C704A7"/>
    <w:rsid w:val="00C70BAC"/>
    <w:rsid w:val="00C711F4"/>
    <w:rsid w:val="00C73FB7"/>
    <w:rsid w:val="00C75F42"/>
    <w:rsid w:val="00C7609A"/>
    <w:rsid w:val="00C765BA"/>
    <w:rsid w:val="00C81AA1"/>
    <w:rsid w:val="00C81C86"/>
    <w:rsid w:val="00C843D3"/>
    <w:rsid w:val="00C84CA4"/>
    <w:rsid w:val="00C92553"/>
    <w:rsid w:val="00C94042"/>
    <w:rsid w:val="00C950AF"/>
    <w:rsid w:val="00C97617"/>
    <w:rsid w:val="00CA1162"/>
    <w:rsid w:val="00CA2521"/>
    <w:rsid w:val="00CA5D81"/>
    <w:rsid w:val="00CA6005"/>
    <w:rsid w:val="00CA6D79"/>
    <w:rsid w:val="00CB30F7"/>
    <w:rsid w:val="00CB3912"/>
    <w:rsid w:val="00CB4360"/>
    <w:rsid w:val="00CB4B16"/>
    <w:rsid w:val="00CC2E0A"/>
    <w:rsid w:val="00CC5F4E"/>
    <w:rsid w:val="00CD6946"/>
    <w:rsid w:val="00CE0C5B"/>
    <w:rsid w:val="00CE1813"/>
    <w:rsid w:val="00CE29EE"/>
    <w:rsid w:val="00CE54B9"/>
    <w:rsid w:val="00CE782E"/>
    <w:rsid w:val="00CF09E6"/>
    <w:rsid w:val="00CF6C5F"/>
    <w:rsid w:val="00D02EC9"/>
    <w:rsid w:val="00D03E1E"/>
    <w:rsid w:val="00D078E2"/>
    <w:rsid w:val="00D11041"/>
    <w:rsid w:val="00D24029"/>
    <w:rsid w:val="00D2755C"/>
    <w:rsid w:val="00D30686"/>
    <w:rsid w:val="00D30C19"/>
    <w:rsid w:val="00D32461"/>
    <w:rsid w:val="00D33B34"/>
    <w:rsid w:val="00D4074D"/>
    <w:rsid w:val="00D46641"/>
    <w:rsid w:val="00D518B6"/>
    <w:rsid w:val="00D534BB"/>
    <w:rsid w:val="00D649FA"/>
    <w:rsid w:val="00D64D79"/>
    <w:rsid w:val="00D70194"/>
    <w:rsid w:val="00D71CF7"/>
    <w:rsid w:val="00D71EC5"/>
    <w:rsid w:val="00D728F1"/>
    <w:rsid w:val="00D76C72"/>
    <w:rsid w:val="00D83F5A"/>
    <w:rsid w:val="00D84078"/>
    <w:rsid w:val="00D848C8"/>
    <w:rsid w:val="00D86117"/>
    <w:rsid w:val="00D865DC"/>
    <w:rsid w:val="00D86CFD"/>
    <w:rsid w:val="00D926C0"/>
    <w:rsid w:val="00D94964"/>
    <w:rsid w:val="00DA0706"/>
    <w:rsid w:val="00DA25D9"/>
    <w:rsid w:val="00DA6D27"/>
    <w:rsid w:val="00DB0B5F"/>
    <w:rsid w:val="00DC0594"/>
    <w:rsid w:val="00DD039F"/>
    <w:rsid w:val="00DD08F0"/>
    <w:rsid w:val="00DD20CB"/>
    <w:rsid w:val="00DD6D8A"/>
    <w:rsid w:val="00DD732B"/>
    <w:rsid w:val="00DE0DA5"/>
    <w:rsid w:val="00DE3A59"/>
    <w:rsid w:val="00DE51C8"/>
    <w:rsid w:val="00DE52DF"/>
    <w:rsid w:val="00DE6DCB"/>
    <w:rsid w:val="00DF03F4"/>
    <w:rsid w:val="00DF4407"/>
    <w:rsid w:val="00E048F4"/>
    <w:rsid w:val="00E11333"/>
    <w:rsid w:val="00E1176C"/>
    <w:rsid w:val="00E12984"/>
    <w:rsid w:val="00E2100D"/>
    <w:rsid w:val="00E2447F"/>
    <w:rsid w:val="00E25562"/>
    <w:rsid w:val="00E25970"/>
    <w:rsid w:val="00E26A07"/>
    <w:rsid w:val="00E26BC2"/>
    <w:rsid w:val="00E31815"/>
    <w:rsid w:val="00E33651"/>
    <w:rsid w:val="00E33F4C"/>
    <w:rsid w:val="00E424F8"/>
    <w:rsid w:val="00E446DB"/>
    <w:rsid w:val="00E4539E"/>
    <w:rsid w:val="00E47B26"/>
    <w:rsid w:val="00E47D8F"/>
    <w:rsid w:val="00E65D9D"/>
    <w:rsid w:val="00E67622"/>
    <w:rsid w:val="00E72779"/>
    <w:rsid w:val="00E72839"/>
    <w:rsid w:val="00E758A1"/>
    <w:rsid w:val="00E7600B"/>
    <w:rsid w:val="00E77DAC"/>
    <w:rsid w:val="00E84147"/>
    <w:rsid w:val="00E911A7"/>
    <w:rsid w:val="00E91D14"/>
    <w:rsid w:val="00E95644"/>
    <w:rsid w:val="00EA06BF"/>
    <w:rsid w:val="00EA2B31"/>
    <w:rsid w:val="00EA4DF2"/>
    <w:rsid w:val="00EA6FB3"/>
    <w:rsid w:val="00EA704C"/>
    <w:rsid w:val="00EB4638"/>
    <w:rsid w:val="00EB7DDD"/>
    <w:rsid w:val="00EC3408"/>
    <w:rsid w:val="00EC3808"/>
    <w:rsid w:val="00EC4E12"/>
    <w:rsid w:val="00EC554F"/>
    <w:rsid w:val="00ED3E37"/>
    <w:rsid w:val="00ED4ABD"/>
    <w:rsid w:val="00EE4811"/>
    <w:rsid w:val="00EF2A24"/>
    <w:rsid w:val="00EF51AE"/>
    <w:rsid w:val="00EF570A"/>
    <w:rsid w:val="00EF6A03"/>
    <w:rsid w:val="00F0339C"/>
    <w:rsid w:val="00F04083"/>
    <w:rsid w:val="00F1339C"/>
    <w:rsid w:val="00F139F4"/>
    <w:rsid w:val="00F1492B"/>
    <w:rsid w:val="00F14A2B"/>
    <w:rsid w:val="00F152A9"/>
    <w:rsid w:val="00F16636"/>
    <w:rsid w:val="00F2000E"/>
    <w:rsid w:val="00F202ED"/>
    <w:rsid w:val="00F202FB"/>
    <w:rsid w:val="00F2285C"/>
    <w:rsid w:val="00F230F9"/>
    <w:rsid w:val="00F23419"/>
    <w:rsid w:val="00F23AA0"/>
    <w:rsid w:val="00F23FE4"/>
    <w:rsid w:val="00F27C3E"/>
    <w:rsid w:val="00F3549F"/>
    <w:rsid w:val="00F3584F"/>
    <w:rsid w:val="00F36099"/>
    <w:rsid w:val="00F40254"/>
    <w:rsid w:val="00F40803"/>
    <w:rsid w:val="00F4141A"/>
    <w:rsid w:val="00F43499"/>
    <w:rsid w:val="00F4742B"/>
    <w:rsid w:val="00F5065A"/>
    <w:rsid w:val="00F54BFF"/>
    <w:rsid w:val="00F57585"/>
    <w:rsid w:val="00F606DB"/>
    <w:rsid w:val="00F632EF"/>
    <w:rsid w:val="00F63C1F"/>
    <w:rsid w:val="00F657B9"/>
    <w:rsid w:val="00F666C8"/>
    <w:rsid w:val="00F66836"/>
    <w:rsid w:val="00F70A8B"/>
    <w:rsid w:val="00F722E7"/>
    <w:rsid w:val="00F7576C"/>
    <w:rsid w:val="00F801C6"/>
    <w:rsid w:val="00F805B6"/>
    <w:rsid w:val="00F810EA"/>
    <w:rsid w:val="00F87CB2"/>
    <w:rsid w:val="00F93DB7"/>
    <w:rsid w:val="00F9511E"/>
    <w:rsid w:val="00F9529B"/>
    <w:rsid w:val="00FA45AF"/>
    <w:rsid w:val="00FA5E06"/>
    <w:rsid w:val="00FB0346"/>
    <w:rsid w:val="00FB0971"/>
    <w:rsid w:val="00FB159E"/>
    <w:rsid w:val="00FB1D8A"/>
    <w:rsid w:val="00FB2549"/>
    <w:rsid w:val="00FB26FC"/>
    <w:rsid w:val="00FB724D"/>
    <w:rsid w:val="00FC3B2F"/>
    <w:rsid w:val="00FC5CCC"/>
    <w:rsid w:val="00FC658F"/>
    <w:rsid w:val="00FD02FC"/>
    <w:rsid w:val="00FD0524"/>
    <w:rsid w:val="00FD0648"/>
    <w:rsid w:val="00FD1061"/>
    <w:rsid w:val="00FD3D21"/>
    <w:rsid w:val="00FD5B69"/>
    <w:rsid w:val="00FD6CFD"/>
    <w:rsid w:val="00FD7537"/>
    <w:rsid w:val="00FE1E18"/>
    <w:rsid w:val="00FE3C9F"/>
    <w:rsid w:val="00FE3E37"/>
    <w:rsid w:val="00FE457A"/>
    <w:rsid w:val="00FF02F9"/>
    <w:rsid w:val="00FF3DA6"/>
    <w:rsid w:val="00FF6029"/>
    <w:rsid w:val="00FF73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F16716B"/>
  <w14:defaultImageDpi w14:val="32767"/>
  <w15:chartTrackingRefBased/>
  <w15:docId w15:val="{943111BA-3AE6-B64A-84D4-462C18053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11E52"/>
    <w:pPr>
      <w:jc w:val="both"/>
    </w:pPr>
    <w:rPr>
      <w:rFonts w:ascii="Times New Roman" w:eastAsia="Times New Roman" w:hAnsi="Times New Roman" w:cs="Times New Roman"/>
      <w:lang w:val="en-AU"/>
    </w:rPr>
  </w:style>
  <w:style w:type="paragraph" w:styleId="Heading1">
    <w:name w:val="heading 1"/>
    <w:basedOn w:val="Normal"/>
    <w:next w:val="Normal"/>
    <w:link w:val="Heading1Char"/>
    <w:uiPriority w:val="9"/>
    <w:qFormat/>
    <w:rsid w:val="00F40254"/>
    <w:pPr>
      <w:outlineLvl w:val="0"/>
    </w:pPr>
    <w:rPr>
      <w:b/>
      <w:bCs/>
    </w:rPr>
  </w:style>
  <w:style w:type="paragraph" w:styleId="Heading2">
    <w:name w:val="heading 2"/>
    <w:basedOn w:val="Normal"/>
    <w:next w:val="Normal"/>
    <w:link w:val="Heading2Char"/>
    <w:uiPriority w:val="9"/>
    <w:unhideWhenUsed/>
    <w:qFormat/>
    <w:rsid w:val="00F810EA"/>
    <w:pPr>
      <w:outlineLvl w:val="1"/>
    </w:pPr>
    <w:rPr>
      <w:i/>
    </w:rPr>
  </w:style>
  <w:style w:type="paragraph" w:styleId="Heading3">
    <w:name w:val="heading 3"/>
    <w:basedOn w:val="Normal"/>
    <w:next w:val="Normal"/>
    <w:link w:val="Heading3Char"/>
    <w:uiPriority w:val="9"/>
    <w:unhideWhenUsed/>
    <w:qFormat/>
    <w:rsid w:val="00F5758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BRIAN">
    <w:name w:val="BRIAN"/>
    <w:uiPriority w:val="99"/>
    <w:rsid w:val="00C01031"/>
    <w:pPr>
      <w:numPr>
        <w:numId w:val="1"/>
      </w:numPr>
    </w:pPr>
  </w:style>
  <w:style w:type="paragraph" w:styleId="Header">
    <w:name w:val="header"/>
    <w:basedOn w:val="Normal"/>
    <w:link w:val="HeaderChar"/>
    <w:uiPriority w:val="99"/>
    <w:unhideWhenUsed/>
    <w:rsid w:val="00F40254"/>
    <w:pPr>
      <w:tabs>
        <w:tab w:val="center" w:pos="4513"/>
        <w:tab w:val="right" w:pos="9026"/>
      </w:tabs>
    </w:pPr>
  </w:style>
  <w:style w:type="character" w:customStyle="1" w:styleId="HeaderChar">
    <w:name w:val="Header Char"/>
    <w:basedOn w:val="DefaultParagraphFont"/>
    <w:link w:val="Header"/>
    <w:uiPriority w:val="99"/>
    <w:rsid w:val="00F40254"/>
    <w:rPr>
      <w:lang w:val="en-AU"/>
    </w:rPr>
  </w:style>
  <w:style w:type="paragraph" w:styleId="Footer">
    <w:name w:val="footer"/>
    <w:basedOn w:val="Normal"/>
    <w:link w:val="FooterChar"/>
    <w:uiPriority w:val="99"/>
    <w:unhideWhenUsed/>
    <w:rsid w:val="00F40254"/>
    <w:pPr>
      <w:tabs>
        <w:tab w:val="center" w:pos="4513"/>
        <w:tab w:val="right" w:pos="9026"/>
      </w:tabs>
    </w:pPr>
  </w:style>
  <w:style w:type="character" w:customStyle="1" w:styleId="FooterChar">
    <w:name w:val="Footer Char"/>
    <w:basedOn w:val="DefaultParagraphFont"/>
    <w:link w:val="Footer"/>
    <w:uiPriority w:val="99"/>
    <w:rsid w:val="00F40254"/>
    <w:rPr>
      <w:lang w:val="en-AU"/>
    </w:rPr>
  </w:style>
  <w:style w:type="character" w:customStyle="1" w:styleId="Heading1Char">
    <w:name w:val="Heading 1 Char"/>
    <w:basedOn w:val="DefaultParagraphFont"/>
    <w:link w:val="Heading1"/>
    <w:uiPriority w:val="9"/>
    <w:rsid w:val="00F40254"/>
    <w:rPr>
      <w:rFonts w:ascii="Times New Roman" w:eastAsia="Times New Roman" w:hAnsi="Times New Roman" w:cs="Times New Roman"/>
      <w:b/>
      <w:bCs/>
      <w:lang w:val="en-AU"/>
    </w:rPr>
  </w:style>
  <w:style w:type="character" w:customStyle="1" w:styleId="Heading2Char">
    <w:name w:val="Heading 2 Char"/>
    <w:basedOn w:val="DefaultParagraphFont"/>
    <w:link w:val="Heading2"/>
    <w:uiPriority w:val="9"/>
    <w:rsid w:val="00F810EA"/>
    <w:rPr>
      <w:rFonts w:ascii="Times New Roman" w:hAnsi="Times New Roman" w:cs="Times New Roman"/>
      <w:i/>
      <w:lang w:val="en-AU"/>
    </w:rPr>
  </w:style>
  <w:style w:type="paragraph" w:styleId="TOC1">
    <w:name w:val="toc 1"/>
    <w:basedOn w:val="Normal"/>
    <w:next w:val="Normal"/>
    <w:autoRedefine/>
    <w:uiPriority w:val="39"/>
    <w:unhideWhenUsed/>
    <w:rsid w:val="00BF5CBC"/>
    <w:pPr>
      <w:spacing w:before="120" w:after="120"/>
    </w:pPr>
    <w:rPr>
      <w:rFonts w:cstheme="minorHAnsi"/>
      <w:b/>
      <w:bCs/>
      <w:caps/>
      <w:sz w:val="20"/>
      <w:szCs w:val="20"/>
    </w:rPr>
  </w:style>
  <w:style w:type="paragraph" w:styleId="TOC2">
    <w:name w:val="toc 2"/>
    <w:basedOn w:val="Normal"/>
    <w:next w:val="Normal"/>
    <w:autoRedefine/>
    <w:uiPriority w:val="39"/>
    <w:unhideWhenUsed/>
    <w:rsid w:val="00BF5CBC"/>
    <w:pPr>
      <w:ind w:left="240"/>
    </w:pPr>
    <w:rPr>
      <w:rFonts w:cstheme="minorHAnsi"/>
      <w:smallCaps/>
      <w:sz w:val="20"/>
      <w:szCs w:val="20"/>
    </w:rPr>
  </w:style>
  <w:style w:type="paragraph" w:styleId="TOC3">
    <w:name w:val="toc 3"/>
    <w:basedOn w:val="Normal"/>
    <w:next w:val="Normal"/>
    <w:autoRedefine/>
    <w:uiPriority w:val="39"/>
    <w:unhideWhenUsed/>
    <w:rsid w:val="00BF5CBC"/>
    <w:pPr>
      <w:ind w:left="480"/>
    </w:pPr>
    <w:rPr>
      <w:rFonts w:cstheme="minorHAnsi"/>
      <w:i/>
      <w:iCs/>
      <w:sz w:val="20"/>
      <w:szCs w:val="20"/>
    </w:rPr>
  </w:style>
  <w:style w:type="paragraph" w:styleId="TOC4">
    <w:name w:val="toc 4"/>
    <w:basedOn w:val="Normal"/>
    <w:next w:val="Normal"/>
    <w:autoRedefine/>
    <w:uiPriority w:val="39"/>
    <w:unhideWhenUsed/>
    <w:rsid w:val="00BF5CBC"/>
    <w:pPr>
      <w:ind w:left="720"/>
    </w:pPr>
    <w:rPr>
      <w:rFonts w:cstheme="minorHAnsi"/>
      <w:sz w:val="18"/>
      <w:szCs w:val="18"/>
    </w:rPr>
  </w:style>
  <w:style w:type="paragraph" w:styleId="TOC5">
    <w:name w:val="toc 5"/>
    <w:basedOn w:val="Normal"/>
    <w:next w:val="Normal"/>
    <w:autoRedefine/>
    <w:uiPriority w:val="39"/>
    <w:unhideWhenUsed/>
    <w:rsid w:val="00BF5CBC"/>
    <w:pPr>
      <w:ind w:left="960"/>
    </w:pPr>
    <w:rPr>
      <w:rFonts w:cstheme="minorHAnsi"/>
      <w:sz w:val="18"/>
      <w:szCs w:val="18"/>
    </w:rPr>
  </w:style>
  <w:style w:type="paragraph" w:styleId="TOC6">
    <w:name w:val="toc 6"/>
    <w:basedOn w:val="Normal"/>
    <w:next w:val="Normal"/>
    <w:autoRedefine/>
    <w:uiPriority w:val="39"/>
    <w:unhideWhenUsed/>
    <w:rsid w:val="00BF5CBC"/>
    <w:pPr>
      <w:ind w:left="1200"/>
    </w:pPr>
    <w:rPr>
      <w:rFonts w:cstheme="minorHAnsi"/>
      <w:sz w:val="18"/>
      <w:szCs w:val="18"/>
    </w:rPr>
  </w:style>
  <w:style w:type="paragraph" w:styleId="TOC7">
    <w:name w:val="toc 7"/>
    <w:basedOn w:val="Normal"/>
    <w:next w:val="Normal"/>
    <w:autoRedefine/>
    <w:uiPriority w:val="39"/>
    <w:unhideWhenUsed/>
    <w:rsid w:val="00BF5CBC"/>
    <w:pPr>
      <w:ind w:left="1440"/>
    </w:pPr>
    <w:rPr>
      <w:rFonts w:cstheme="minorHAnsi"/>
      <w:sz w:val="18"/>
      <w:szCs w:val="18"/>
    </w:rPr>
  </w:style>
  <w:style w:type="paragraph" w:styleId="TOC8">
    <w:name w:val="toc 8"/>
    <w:basedOn w:val="Normal"/>
    <w:next w:val="Normal"/>
    <w:autoRedefine/>
    <w:uiPriority w:val="39"/>
    <w:unhideWhenUsed/>
    <w:rsid w:val="00BF5CBC"/>
    <w:pPr>
      <w:ind w:left="1680"/>
    </w:pPr>
    <w:rPr>
      <w:rFonts w:cstheme="minorHAnsi"/>
      <w:sz w:val="18"/>
      <w:szCs w:val="18"/>
    </w:rPr>
  </w:style>
  <w:style w:type="paragraph" w:styleId="TOC9">
    <w:name w:val="toc 9"/>
    <w:basedOn w:val="Normal"/>
    <w:next w:val="Normal"/>
    <w:autoRedefine/>
    <w:uiPriority w:val="39"/>
    <w:unhideWhenUsed/>
    <w:rsid w:val="00BF5CBC"/>
    <w:pPr>
      <w:ind w:left="1920"/>
    </w:pPr>
    <w:rPr>
      <w:rFonts w:cstheme="minorHAnsi"/>
      <w:sz w:val="18"/>
      <w:szCs w:val="18"/>
    </w:rPr>
  </w:style>
  <w:style w:type="character" w:styleId="Hyperlink">
    <w:name w:val="Hyperlink"/>
    <w:basedOn w:val="DefaultParagraphFont"/>
    <w:uiPriority w:val="99"/>
    <w:unhideWhenUsed/>
    <w:rsid w:val="00BF5CBC"/>
    <w:rPr>
      <w:color w:val="0563C1" w:themeColor="hyperlink"/>
      <w:u w:val="single"/>
    </w:rPr>
  </w:style>
  <w:style w:type="paragraph" w:styleId="ListParagraph">
    <w:name w:val="List Paragraph"/>
    <w:basedOn w:val="Normal"/>
    <w:uiPriority w:val="34"/>
    <w:qFormat/>
    <w:rsid w:val="009D7D9C"/>
    <w:pPr>
      <w:ind w:left="720"/>
      <w:contextualSpacing/>
    </w:pPr>
  </w:style>
  <w:style w:type="paragraph" w:styleId="BalloonText">
    <w:name w:val="Balloon Text"/>
    <w:basedOn w:val="Normal"/>
    <w:link w:val="BalloonTextChar"/>
    <w:uiPriority w:val="99"/>
    <w:semiHidden/>
    <w:unhideWhenUsed/>
    <w:rsid w:val="007B2ADE"/>
    <w:rPr>
      <w:sz w:val="18"/>
      <w:szCs w:val="18"/>
    </w:rPr>
  </w:style>
  <w:style w:type="character" w:customStyle="1" w:styleId="BalloonTextChar">
    <w:name w:val="Balloon Text Char"/>
    <w:basedOn w:val="DefaultParagraphFont"/>
    <w:link w:val="BalloonText"/>
    <w:uiPriority w:val="99"/>
    <w:semiHidden/>
    <w:rsid w:val="007B2ADE"/>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7B2ADE"/>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B2ADE"/>
    <w:rPr>
      <w:rFonts w:ascii="Calibri" w:hAnsi="Calibri" w:cs="Calibri"/>
      <w:lang w:val="en-US"/>
    </w:rPr>
  </w:style>
  <w:style w:type="paragraph" w:customStyle="1" w:styleId="EndNoteBibliography">
    <w:name w:val="EndNote Bibliography"/>
    <w:basedOn w:val="Normal"/>
    <w:link w:val="EndNoteBibliographyChar"/>
    <w:rsid w:val="007B2ADE"/>
    <w:rPr>
      <w:rFonts w:ascii="Calibri" w:hAnsi="Calibri" w:cs="Calibri"/>
      <w:lang w:val="en-US"/>
    </w:rPr>
  </w:style>
  <w:style w:type="character" w:customStyle="1" w:styleId="EndNoteBibliographyChar">
    <w:name w:val="EndNote Bibliography Char"/>
    <w:basedOn w:val="DefaultParagraphFont"/>
    <w:link w:val="EndNoteBibliography"/>
    <w:rsid w:val="007B2ADE"/>
    <w:rPr>
      <w:rFonts w:ascii="Calibri" w:hAnsi="Calibri" w:cs="Calibri"/>
      <w:lang w:val="en-US"/>
    </w:rPr>
  </w:style>
  <w:style w:type="paragraph" w:styleId="FootnoteText">
    <w:name w:val="footnote text"/>
    <w:basedOn w:val="Normal"/>
    <w:link w:val="FootnoteTextChar"/>
    <w:uiPriority w:val="99"/>
    <w:unhideWhenUsed/>
    <w:rsid w:val="00381E14"/>
    <w:rPr>
      <w:sz w:val="20"/>
      <w:szCs w:val="20"/>
    </w:rPr>
  </w:style>
  <w:style w:type="character" w:customStyle="1" w:styleId="FootnoteTextChar">
    <w:name w:val="Footnote Text Char"/>
    <w:basedOn w:val="DefaultParagraphFont"/>
    <w:link w:val="FootnoteText"/>
    <w:uiPriority w:val="99"/>
    <w:rsid w:val="00381E14"/>
    <w:rPr>
      <w:sz w:val="20"/>
      <w:szCs w:val="20"/>
      <w:lang w:val="en-AU"/>
    </w:rPr>
  </w:style>
  <w:style w:type="character" w:styleId="FootnoteReference">
    <w:name w:val="footnote reference"/>
    <w:basedOn w:val="DefaultParagraphFont"/>
    <w:uiPriority w:val="99"/>
    <w:semiHidden/>
    <w:unhideWhenUsed/>
    <w:rsid w:val="00381E14"/>
    <w:rPr>
      <w:vertAlign w:val="superscript"/>
    </w:rPr>
  </w:style>
  <w:style w:type="paragraph" w:styleId="Caption">
    <w:name w:val="caption"/>
    <w:basedOn w:val="Normal"/>
    <w:next w:val="Normal"/>
    <w:uiPriority w:val="35"/>
    <w:unhideWhenUsed/>
    <w:qFormat/>
    <w:rsid w:val="008279DF"/>
    <w:pPr>
      <w:spacing w:after="200"/>
    </w:pPr>
    <w:rPr>
      <w:i/>
      <w:iCs/>
      <w:color w:val="44546A" w:themeColor="text2"/>
      <w:sz w:val="18"/>
      <w:szCs w:val="18"/>
    </w:rPr>
  </w:style>
  <w:style w:type="paragraph" w:styleId="HTMLPreformatted">
    <w:name w:val="HTML Preformatted"/>
    <w:basedOn w:val="Normal"/>
    <w:link w:val="HTMLPreformattedChar"/>
    <w:uiPriority w:val="99"/>
    <w:semiHidden/>
    <w:unhideWhenUsed/>
    <w:rsid w:val="005C77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C7797"/>
    <w:rPr>
      <w:rFonts w:ascii="Courier New" w:eastAsia="Times New Roman" w:hAnsi="Courier New" w:cs="Courier New"/>
      <w:sz w:val="20"/>
      <w:szCs w:val="20"/>
      <w:lang w:val="en-AU"/>
    </w:rPr>
  </w:style>
  <w:style w:type="character" w:styleId="HTMLCode">
    <w:name w:val="HTML Code"/>
    <w:basedOn w:val="DefaultParagraphFont"/>
    <w:uiPriority w:val="99"/>
    <w:semiHidden/>
    <w:unhideWhenUsed/>
    <w:rsid w:val="005C7797"/>
    <w:rPr>
      <w:rFonts w:ascii="Courier New" w:eastAsia="Times New Roman" w:hAnsi="Courier New" w:cs="Courier New"/>
      <w:sz w:val="20"/>
      <w:szCs w:val="20"/>
    </w:rPr>
  </w:style>
  <w:style w:type="paragraph" w:styleId="NormalWeb">
    <w:name w:val="Normal (Web)"/>
    <w:basedOn w:val="Normal"/>
    <w:uiPriority w:val="99"/>
    <w:semiHidden/>
    <w:unhideWhenUsed/>
    <w:rsid w:val="00B75ABA"/>
  </w:style>
  <w:style w:type="table" w:styleId="TableGrid">
    <w:name w:val="Table Grid"/>
    <w:basedOn w:val="TableNormal"/>
    <w:uiPriority w:val="39"/>
    <w:rsid w:val="00B75A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57585"/>
    <w:rPr>
      <w:rFonts w:asciiTheme="majorHAnsi" w:eastAsiaTheme="majorEastAsia" w:hAnsiTheme="majorHAnsi" w:cstheme="majorBidi"/>
      <w:color w:val="1F3763" w:themeColor="accent1" w:themeShade="7F"/>
      <w:lang w:val="en-AU"/>
    </w:rPr>
  </w:style>
  <w:style w:type="paragraph" w:styleId="NoSpacing">
    <w:name w:val="No Spacing"/>
    <w:uiPriority w:val="1"/>
    <w:qFormat/>
    <w:rsid w:val="00FE1E18"/>
    <w:pPr>
      <w:jc w:val="both"/>
    </w:pPr>
    <w:rPr>
      <w:rFonts w:ascii="Times New Roman" w:eastAsia="Times New Roman" w:hAnsi="Times New Roman" w:cs="Times New Roman"/>
      <w:lang w:val="en-AU"/>
    </w:rPr>
  </w:style>
  <w:style w:type="paragraph" w:styleId="TableofFigures">
    <w:name w:val="table of figures"/>
    <w:basedOn w:val="Normal"/>
    <w:next w:val="Normal"/>
    <w:uiPriority w:val="99"/>
    <w:unhideWhenUsed/>
    <w:rsid w:val="00BD2C42"/>
    <w:pPr>
      <w:ind w:left="480" w:hanging="480"/>
      <w:jc w:val="left"/>
    </w:pPr>
    <w:rPr>
      <w:rFonts w:asciiTheme="minorHAnsi" w:hAnsiTheme="minorHAnsi"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3442">
      <w:bodyDiv w:val="1"/>
      <w:marLeft w:val="0"/>
      <w:marRight w:val="0"/>
      <w:marTop w:val="0"/>
      <w:marBottom w:val="0"/>
      <w:divBdr>
        <w:top w:val="none" w:sz="0" w:space="0" w:color="auto"/>
        <w:left w:val="none" w:sz="0" w:space="0" w:color="auto"/>
        <w:bottom w:val="none" w:sz="0" w:space="0" w:color="auto"/>
        <w:right w:val="none" w:sz="0" w:space="0" w:color="auto"/>
      </w:divBdr>
    </w:div>
    <w:div w:id="5522354">
      <w:bodyDiv w:val="1"/>
      <w:marLeft w:val="0"/>
      <w:marRight w:val="0"/>
      <w:marTop w:val="0"/>
      <w:marBottom w:val="0"/>
      <w:divBdr>
        <w:top w:val="none" w:sz="0" w:space="0" w:color="auto"/>
        <w:left w:val="none" w:sz="0" w:space="0" w:color="auto"/>
        <w:bottom w:val="none" w:sz="0" w:space="0" w:color="auto"/>
        <w:right w:val="none" w:sz="0" w:space="0" w:color="auto"/>
      </w:divBdr>
    </w:div>
    <w:div w:id="56980469">
      <w:bodyDiv w:val="1"/>
      <w:marLeft w:val="0"/>
      <w:marRight w:val="0"/>
      <w:marTop w:val="0"/>
      <w:marBottom w:val="0"/>
      <w:divBdr>
        <w:top w:val="none" w:sz="0" w:space="0" w:color="auto"/>
        <w:left w:val="none" w:sz="0" w:space="0" w:color="auto"/>
        <w:bottom w:val="none" w:sz="0" w:space="0" w:color="auto"/>
        <w:right w:val="none" w:sz="0" w:space="0" w:color="auto"/>
      </w:divBdr>
    </w:div>
    <w:div w:id="185754119">
      <w:bodyDiv w:val="1"/>
      <w:marLeft w:val="0"/>
      <w:marRight w:val="0"/>
      <w:marTop w:val="0"/>
      <w:marBottom w:val="0"/>
      <w:divBdr>
        <w:top w:val="none" w:sz="0" w:space="0" w:color="auto"/>
        <w:left w:val="none" w:sz="0" w:space="0" w:color="auto"/>
        <w:bottom w:val="none" w:sz="0" w:space="0" w:color="auto"/>
        <w:right w:val="none" w:sz="0" w:space="0" w:color="auto"/>
      </w:divBdr>
    </w:div>
    <w:div w:id="187448581">
      <w:bodyDiv w:val="1"/>
      <w:marLeft w:val="0"/>
      <w:marRight w:val="0"/>
      <w:marTop w:val="0"/>
      <w:marBottom w:val="0"/>
      <w:divBdr>
        <w:top w:val="none" w:sz="0" w:space="0" w:color="auto"/>
        <w:left w:val="none" w:sz="0" w:space="0" w:color="auto"/>
        <w:bottom w:val="none" w:sz="0" w:space="0" w:color="auto"/>
        <w:right w:val="none" w:sz="0" w:space="0" w:color="auto"/>
      </w:divBdr>
    </w:div>
    <w:div w:id="266624048">
      <w:bodyDiv w:val="1"/>
      <w:marLeft w:val="0"/>
      <w:marRight w:val="0"/>
      <w:marTop w:val="0"/>
      <w:marBottom w:val="0"/>
      <w:divBdr>
        <w:top w:val="none" w:sz="0" w:space="0" w:color="auto"/>
        <w:left w:val="none" w:sz="0" w:space="0" w:color="auto"/>
        <w:bottom w:val="none" w:sz="0" w:space="0" w:color="auto"/>
        <w:right w:val="none" w:sz="0" w:space="0" w:color="auto"/>
      </w:divBdr>
    </w:div>
    <w:div w:id="267204013">
      <w:bodyDiv w:val="1"/>
      <w:marLeft w:val="0"/>
      <w:marRight w:val="0"/>
      <w:marTop w:val="0"/>
      <w:marBottom w:val="0"/>
      <w:divBdr>
        <w:top w:val="none" w:sz="0" w:space="0" w:color="auto"/>
        <w:left w:val="none" w:sz="0" w:space="0" w:color="auto"/>
        <w:bottom w:val="none" w:sz="0" w:space="0" w:color="auto"/>
        <w:right w:val="none" w:sz="0" w:space="0" w:color="auto"/>
      </w:divBdr>
    </w:div>
    <w:div w:id="273100687">
      <w:bodyDiv w:val="1"/>
      <w:marLeft w:val="0"/>
      <w:marRight w:val="0"/>
      <w:marTop w:val="0"/>
      <w:marBottom w:val="0"/>
      <w:divBdr>
        <w:top w:val="none" w:sz="0" w:space="0" w:color="auto"/>
        <w:left w:val="none" w:sz="0" w:space="0" w:color="auto"/>
        <w:bottom w:val="none" w:sz="0" w:space="0" w:color="auto"/>
        <w:right w:val="none" w:sz="0" w:space="0" w:color="auto"/>
      </w:divBdr>
    </w:div>
    <w:div w:id="307393872">
      <w:bodyDiv w:val="1"/>
      <w:marLeft w:val="0"/>
      <w:marRight w:val="0"/>
      <w:marTop w:val="0"/>
      <w:marBottom w:val="0"/>
      <w:divBdr>
        <w:top w:val="none" w:sz="0" w:space="0" w:color="auto"/>
        <w:left w:val="none" w:sz="0" w:space="0" w:color="auto"/>
        <w:bottom w:val="none" w:sz="0" w:space="0" w:color="auto"/>
        <w:right w:val="none" w:sz="0" w:space="0" w:color="auto"/>
      </w:divBdr>
    </w:div>
    <w:div w:id="377554766">
      <w:bodyDiv w:val="1"/>
      <w:marLeft w:val="0"/>
      <w:marRight w:val="0"/>
      <w:marTop w:val="0"/>
      <w:marBottom w:val="0"/>
      <w:divBdr>
        <w:top w:val="none" w:sz="0" w:space="0" w:color="auto"/>
        <w:left w:val="none" w:sz="0" w:space="0" w:color="auto"/>
        <w:bottom w:val="none" w:sz="0" w:space="0" w:color="auto"/>
        <w:right w:val="none" w:sz="0" w:space="0" w:color="auto"/>
      </w:divBdr>
    </w:div>
    <w:div w:id="380132233">
      <w:bodyDiv w:val="1"/>
      <w:marLeft w:val="0"/>
      <w:marRight w:val="0"/>
      <w:marTop w:val="0"/>
      <w:marBottom w:val="0"/>
      <w:divBdr>
        <w:top w:val="none" w:sz="0" w:space="0" w:color="auto"/>
        <w:left w:val="none" w:sz="0" w:space="0" w:color="auto"/>
        <w:bottom w:val="none" w:sz="0" w:space="0" w:color="auto"/>
        <w:right w:val="none" w:sz="0" w:space="0" w:color="auto"/>
      </w:divBdr>
    </w:div>
    <w:div w:id="529270882">
      <w:bodyDiv w:val="1"/>
      <w:marLeft w:val="0"/>
      <w:marRight w:val="0"/>
      <w:marTop w:val="0"/>
      <w:marBottom w:val="0"/>
      <w:divBdr>
        <w:top w:val="none" w:sz="0" w:space="0" w:color="auto"/>
        <w:left w:val="none" w:sz="0" w:space="0" w:color="auto"/>
        <w:bottom w:val="none" w:sz="0" w:space="0" w:color="auto"/>
        <w:right w:val="none" w:sz="0" w:space="0" w:color="auto"/>
      </w:divBdr>
    </w:div>
    <w:div w:id="580792082">
      <w:bodyDiv w:val="1"/>
      <w:marLeft w:val="0"/>
      <w:marRight w:val="0"/>
      <w:marTop w:val="0"/>
      <w:marBottom w:val="0"/>
      <w:divBdr>
        <w:top w:val="none" w:sz="0" w:space="0" w:color="auto"/>
        <w:left w:val="none" w:sz="0" w:space="0" w:color="auto"/>
        <w:bottom w:val="none" w:sz="0" w:space="0" w:color="auto"/>
        <w:right w:val="none" w:sz="0" w:space="0" w:color="auto"/>
      </w:divBdr>
    </w:div>
    <w:div w:id="587469729">
      <w:bodyDiv w:val="1"/>
      <w:marLeft w:val="0"/>
      <w:marRight w:val="0"/>
      <w:marTop w:val="0"/>
      <w:marBottom w:val="0"/>
      <w:divBdr>
        <w:top w:val="none" w:sz="0" w:space="0" w:color="auto"/>
        <w:left w:val="none" w:sz="0" w:space="0" w:color="auto"/>
        <w:bottom w:val="none" w:sz="0" w:space="0" w:color="auto"/>
        <w:right w:val="none" w:sz="0" w:space="0" w:color="auto"/>
      </w:divBdr>
    </w:div>
    <w:div w:id="635374918">
      <w:bodyDiv w:val="1"/>
      <w:marLeft w:val="0"/>
      <w:marRight w:val="0"/>
      <w:marTop w:val="0"/>
      <w:marBottom w:val="0"/>
      <w:divBdr>
        <w:top w:val="none" w:sz="0" w:space="0" w:color="auto"/>
        <w:left w:val="none" w:sz="0" w:space="0" w:color="auto"/>
        <w:bottom w:val="none" w:sz="0" w:space="0" w:color="auto"/>
        <w:right w:val="none" w:sz="0" w:space="0" w:color="auto"/>
      </w:divBdr>
    </w:div>
    <w:div w:id="658078325">
      <w:bodyDiv w:val="1"/>
      <w:marLeft w:val="0"/>
      <w:marRight w:val="0"/>
      <w:marTop w:val="0"/>
      <w:marBottom w:val="0"/>
      <w:divBdr>
        <w:top w:val="none" w:sz="0" w:space="0" w:color="auto"/>
        <w:left w:val="none" w:sz="0" w:space="0" w:color="auto"/>
        <w:bottom w:val="none" w:sz="0" w:space="0" w:color="auto"/>
        <w:right w:val="none" w:sz="0" w:space="0" w:color="auto"/>
      </w:divBdr>
    </w:div>
    <w:div w:id="703095478">
      <w:bodyDiv w:val="1"/>
      <w:marLeft w:val="0"/>
      <w:marRight w:val="0"/>
      <w:marTop w:val="0"/>
      <w:marBottom w:val="0"/>
      <w:divBdr>
        <w:top w:val="none" w:sz="0" w:space="0" w:color="auto"/>
        <w:left w:val="none" w:sz="0" w:space="0" w:color="auto"/>
        <w:bottom w:val="none" w:sz="0" w:space="0" w:color="auto"/>
        <w:right w:val="none" w:sz="0" w:space="0" w:color="auto"/>
      </w:divBdr>
    </w:div>
    <w:div w:id="743333266">
      <w:bodyDiv w:val="1"/>
      <w:marLeft w:val="0"/>
      <w:marRight w:val="0"/>
      <w:marTop w:val="0"/>
      <w:marBottom w:val="0"/>
      <w:divBdr>
        <w:top w:val="none" w:sz="0" w:space="0" w:color="auto"/>
        <w:left w:val="none" w:sz="0" w:space="0" w:color="auto"/>
        <w:bottom w:val="none" w:sz="0" w:space="0" w:color="auto"/>
        <w:right w:val="none" w:sz="0" w:space="0" w:color="auto"/>
      </w:divBdr>
    </w:div>
    <w:div w:id="799229653">
      <w:bodyDiv w:val="1"/>
      <w:marLeft w:val="0"/>
      <w:marRight w:val="0"/>
      <w:marTop w:val="0"/>
      <w:marBottom w:val="0"/>
      <w:divBdr>
        <w:top w:val="none" w:sz="0" w:space="0" w:color="auto"/>
        <w:left w:val="none" w:sz="0" w:space="0" w:color="auto"/>
        <w:bottom w:val="none" w:sz="0" w:space="0" w:color="auto"/>
        <w:right w:val="none" w:sz="0" w:space="0" w:color="auto"/>
      </w:divBdr>
    </w:div>
    <w:div w:id="848374552">
      <w:bodyDiv w:val="1"/>
      <w:marLeft w:val="0"/>
      <w:marRight w:val="0"/>
      <w:marTop w:val="0"/>
      <w:marBottom w:val="0"/>
      <w:divBdr>
        <w:top w:val="none" w:sz="0" w:space="0" w:color="auto"/>
        <w:left w:val="none" w:sz="0" w:space="0" w:color="auto"/>
        <w:bottom w:val="none" w:sz="0" w:space="0" w:color="auto"/>
        <w:right w:val="none" w:sz="0" w:space="0" w:color="auto"/>
      </w:divBdr>
    </w:div>
    <w:div w:id="859514768">
      <w:bodyDiv w:val="1"/>
      <w:marLeft w:val="0"/>
      <w:marRight w:val="0"/>
      <w:marTop w:val="0"/>
      <w:marBottom w:val="0"/>
      <w:divBdr>
        <w:top w:val="none" w:sz="0" w:space="0" w:color="auto"/>
        <w:left w:val="none" w:sz="0" w:space="0" w:color="auto"/>
        <w:bottom w:val="none" w:sz="0" w:space="0" w:color="auto"/>
        <w:right w:val="none" w:sz="0" w:space="0" w:color="auto"/>
      </w:divBdr>
    </w:div>
    <w:div w:id="875115923">
      <w:bodyDiv w:val="1"/>
      <w:marLeft w:val="0"/>
      <w:marRight w:val="0"/>
      <w:marTop w:val="0"/>
      <w:marBottom w:val="0"/>
      <w:divBdr>
        <w:top w:val="none" w:sz="0" w:space="0" w:color="auto"/>
        <w:left w:val="none" w:sz="0" w:space="0" w:color="auto"/>
        <w:bottom w:val="none" w:sz="0" w:space="0" w:color="auto"/>
        <w:right w:val="none" w:sz="0" w:space="0" w:color="auto"/>
      </w:divBdr>
    </w:div>
    <w:div w:id="961418223">
      <w:bodyDiv w:val="1"/>
      <w:marLeft w:val="0"/>
      <w:marRight w:val="0"/>
      <w:marTop w:val="0"/>
      <w:marBottom w:val="0"/>
      <w:divBdr>
        <w:top w:val="none" w:sz="0" w:space="0" w:color="auto"/>
        <w:left w:val="none" w:sz="0" w:space="0" w:color="auto"/>
        <w:bottom w:val="none" w:sz="0" w:space="0" w:color="auto"/>
        <w:right w:val="none" w:sz="0" w:space="0" w:color="auto"/>
      </w:divBdr>
    </w:div>
    <w:div w:id="985860731">
      <w:bodyDiv w:val="1"/>
      <w:marLeft w:val="0"/>
      <w:marRight w:val="0"/>
      <w:marTop w:val="0"/>
      <w:marBottom w:val="0"/>
      <w:divBdr>
        <w:top w:val="none" w:sz="0" w:space="0" w:color="auto"/>
        <w:left w:val="none" w:sz="0" w:space="0" w:color="auto"/>
        <w:bottom w:val="none" w:sz="0" w:space="0" w:color="auto"/>
        <w:right w:val="none" w:sz="0" w:space="0" w:color="auto"/>
      </w:divBdr>
    </w:div>
    <w:div w:id="994601644">
      <w:bodyDiv w:val="1"/>
      <w:marLeft w:val="0"/>
      <w:marRight w:val="0"/>
      <w:marTop w:val="0"/>
      <w:marBottom w:val="0"/>
      <w:divBdr>
        <w:top w:val="none" w:sz="0" w:space="0" w:color="auto"/>
        <w:left w:val="none" w:sz="0" w:space="0" w:color="auto"/>
        <w:bottom w:val="none" w:sz="0" w:space="0" w:color="auto"/>
        <w:right w:val="none" w:sz="0" w:space="0" w:color="auto"/>
      </w:divBdr>
    </w:div>
    <w:div w:id="994912926">
      <w:bodyDiv w:val="1"/>
      <w:marLeft w:val="0"/>
      <w:marRight w:val="0"/>
      <w:marTop w:val="0"/>
      <w:marBottom w:val="0"/>
      <w:divBdr>
        <w:top w:val="none" w:sz="0" w:space="0" w:color="auto"/>
        <w:left w:val="none" w:sz="0" w:space="0" w:color="auto"/>
        <w:bottom w:val="none" w:sz="0" w:space="0" w:color="auto"/>
        <w:right w:val="none" w:sz="0" w:space="0" w:color="auto"/>
      </w:divBdr>
    </w:div>
    <w:div w:id="1001742690">
      <w:bodyDiv w:val="1"/>
      <w:marLeft w:val="0"/>
      <w:marRight w:val="0"/>
      <w:marTop w:val="0"/>
      <w:marBottom w:val="0"/>
      <w:divBdr>
        <w:top w:val="none" w:sz="0" w:space="0" w:color="auto"/>
        <w:left w:val="none" w:sz="0" w:space="0" w:color="auto"/>
        <w:bottom w:val="none" w:sz="0" w:space="0" w:color="auto"/>
        <w:right w:val="none" w:sz="0" w:space="0" w:color="auto"/>
      </w:divBdr>
    </w:div>
    <w:div w:id="1062022667">
      <w:bodyDiv w:val="1"/>
      <w:marLeft w:val="0"/>
      <w:marRight w:val="0"/>
      <w:marTop w:val="0"/>
      <w:marBottom w:val="0"/>
      <w:divBdr>
        <w:top w:val="none" w:sz="0" w:space="0" w:color="auto"/>
        <w:left w:val="none" w:sz="0" w:space="0" w:color="auto"/>
        <w:bottom w:val="none" w:sz="0" w:space="0" w:color="auto"/>
        <w:right w:val="none" w:sz="0" w:space="0" w:color="auto"/>
      </w:divBdr>
    </w:div>
    <w:div w:id="1122771572">
      <w:bodyDiv w:val="1"/>
      <w:marLeft w:val="0"/>
      <w:marRight w:val="0"/>
      <w:marTop w:val="0"/>
      <w:marBottom w:val="0"/>
      <w:divBdr>
        <w:top w:val="none" w:sz="0" w:space="0" w:color="auto"/>
        <w:left w:val="none" w:sz="0" w:space="0" w:color="auto"/>
        <w:bottom w:val="none" w:sz="0" w:space="0" w:color="auto"/>
        <w:right w:val="none" w:sz="0" w:space="0" w:color="auto"/>
      </w:divBdr>
    </w:div>
    <w:div w:id="1164784949">
      <w:bodyDiv w:val="1"/>
      <w:marLeft w:val="0"/>
      <w:marRight w:val="0"/>
      <w:marTop w:val="0"/>
      <w:marBottom w:val="0"/>
      <w:divBdr>
        <w:top w:val="none" w:sz="0" w:space="0" w:color="auto"/>
        <w:left w:val="none" w:sz="0" w:space="0" w:color="auto"/>
        <w:bottom w:val="none" w:sz="0" w:space="0" w:color="auto"/>
        <w:right w:val="none" w:sz="0" w:space="0" w:color="auto"/>
      </w:divBdr>
    </w:div>
    <w:div w:id="1187254906">
      <w:bodyDiv w:val="1"/>
      <w:marLeft w:val="0"/>
      <w:marRight w:val="0"/>
      <w:marTop w:val="0"/>
      <w:marBottom w:val="0"/>
      <w:divBdr>
        <w:top w:val="none" w:sz="0" w:space="0" w:color="auto"/>
        <w:left w:val="none" w:sz="0" w:space="0" w:color="auto"/>
        <w:bottom w:val="none" w:sz="0" w:space="0" w:color="auto"/>
        <w:right w:val="none" w:sz="0" w:space="0" w:color="auto"/>
      </w:divBdr>
    </w:div>
    <w:div w:id="1193765197">
      <w:bodyDiv w:val="1"/>
      <w:marLeft w:val="0"/>
      <w:marRight w:val="0"/>
      <w:marTop w:val="0"/>
      <w:marBottom w:val="0"/>
      <w:divBdr>
        <w:top w:val="none" w:sz="0" w:space="0" w:color="auto"/>
        <w:left w:val="none" w:sz="0" w:space="0" w:color="auto"/>
        <w:bottom w:val="none" w:sz="0" w:space="0" w:color="auto"/>
        <w:right w:val="none" w:sz="0" w:space="0" w:color="auto"/>
      </w:divBdr>
    </w:div>
    <w:div w:id="1207524293">
      <w:bodyDiv w:val="1"/>
      <w:marLeft w:val="0"/>
      <w:marRight w:val="0"/>
      <w:marTop w:val="0"/>
      <w:marBottom w:val="0"/>
      <w:divBdr>
        <w:top w:val="none" w:sz="0" w:space="0" w:color="auto"/>
        <w:left w:val="none" w:sz="0" w:space="0" w:color="auto"/>
        <w:bottom w:val="none" w:sz="0" w:space="0" w:color="auto"/>
        <w:right w:val="none" w:sz="0" w:space="0" w:color="auto"/>
      </w:divBdr>
    </w:div>
    <w:div w:id="1271666695">
      <w:bodyDiv w:val="1"/>
      <w:marLeft w:val="0"/>
      <w:marRight w:val="0"/>
      <w:marTop w:val="0"/>
      <w:marBottom w:val="0"/>
      <w:divBdr>
        <w:top w:val="none" w:sz="0" w:space="0" w:color="auto"/>
        <w:left w:val="none" w:sz="0" w:space="0" w:color="auto"/>
        <w:bottom w:val="none" w:sz="0" w:space="0" w:color="auto"/>
        <w:right w:val="none" w:sz="0" w:space="0" w:color="auto"/>
      </w:divBdr>
    </w:div>
    <w:div w:id="1418600863">
      <w:bodyDiv w:val="1"/>
      <w:marLeft w:val="0"/>
      <w:marRight w:val="0"/>
      <w:marTop w:val="0"/>
      <w:marBottom w:val="0"/>
      <w:divBdr>
        <w:top w:val="none" w:sz="0" w:space="0" w:color="auto"/>
        <w:left w:val="none" w:sz="0" w:space="0" w:color="auto"/>
        <w:bottom w:val="none" w:sz="0" w:space="0" w:color="auto"/>
        <w:right w:val="none" w:sz="0" w:space="0" w:color="auto"/>
      </w:divBdr>
    </w:div>
    <w:div w:id="1451432143">
      <w:bodyDiv w:val="1"/>
      <w:marLeft w:val="0"/>
      <w:marRight w:val="0"/>
      <w:marTop w:val="0"/>
      <w:marBottom w:val="0"/>
      <w:divBdr>
        <w:top w:val="none" w:sz="0" w:space="0" w:color="auto"/>
        <w:left w:val="none" w:sz="0" w:space="0" w:color="auto"/>
        <w:bottom w:val="none" w:sz="0" w:space="0" w:color="auto"/>
        <w:right w:val="none" w:sz="0" w:space="0" w:color="auto"/>
      </w:divBdr>
    </w:div>
    <w:div w:id="1483426392">
      <w:bodyDiv w:val="1"/>
      <w:marLeft w:val="0"/>
      <w:marRight w:val="0"/>
      <w:marTop w:val="0"/>
      <w:marBottom w:val="0"/>
      <w:divBdr>
        <w:top w:val="none" w:sz="0" w:space="0" w:color="auto"/>
        <w:left w:val="none" w:sz="0" w:space="0" w:color="auto"/>
        <w:bottom w:val="none" w:sz="0" w:space="0" w:color="auto"/>
        <w:right w:val="none" w:sz="0" w:space="0" w:color="auto"/>
      </w:divBdr>
    </w:div>
    <w:div w:id="1500777309">
      <w:bodyDiv w:val="1"/>
      <w:marLeft w:val="0"/>
      <w:marRight w:val="0"/>
      <w:marTop w:val="0"/>
      <w:marBottom w:val="0"/>
      <w:divBdr>
        <w:top w:val="none" w:sz="0" w:space="0" w:color="auto"/>
        <w:left w:val="none" w:sz="0" w:space="0" w:color="auto"/>
        <w:bottom w:val="none" w:sz="0" w:space="0" w:color="auto"/>
        <w:right w:val="none" w:sz="0" w:space="0" w:color="auto"/>
      </w:divBdr>
    </w:div>
    <w:div w:id="1509252512">
      <w:bodyDiv w:val="1"/>
      <w:marLeft w:val="0"/>
      <w:marRight w:val="0"/>
      <w:marTop w:val="0"/>
      <w:marBottom w:val="0"/>
      <w:divBdr>
        <w:top w:val="none" w:sz="0" w:space="0" w:color="auto"/>
        <w:left w:val="none" w:sz="0" w:space="0" w:color="auto"/>
        <w:bottom w:val="none" w:sz="0" w:space="0" w:color="auto"/>
        <w:right w:val="none" w:sz="0" w:space="0" w:color="auto"/>
      </w:divBdr>
    </w:div>
    <w:div w:id="1510755455">
      <w:bodyDiv w:val="1"/>
      <w:marLeft w:val="0"/>
      <w:marRight w:val="0"/>
      <w:marTop w:val="0"/>
      <w:marBottom w:val="0"/>
      <w:divBdr>
        <w:top w:val="none" w:sz="0" w:space="0" w:color="auto"/>
        <w:left w:val="none" w:sz="0" w:space="0" w:color="auto"/>
        <w:bottom w:val="none" w:sz="0" w:space="0" w:color="auto"/>
        <w:right w:val="none" w:sz="0" w:space="0" w:color="auto"/>
      </w:divBdr>
    </w:div>
    <w:div w:id="1572689081">
      <w:bodyDiv w:val="1"/>
      <w:marLeft w:val="0"/>
      <w:marRight w:val="0"/>
      <w:marTop w:val="0"/>
      <w:marBottom w:val="0"/>
      <w:divBdr>
        <w:top w:val="none" w:sz="0" w:space="0" w:color="auto"/>
        <w:left w:val="none" w:sz="0" w:space="0" w:color="auto"/>
        <w:bottom w:val="none" w:sz="0" w:space="0" w:color="auto"/>
        <w:right w:val="none" w:sz="0" w:space="0" w:color="auto"/>
      </w:divBdr>
    </w:div>
    <w:div w:id="1645815946">
      <w:bodyDiv w:val="1"/>
      <w:marLeft w:val="0"/>
      <w:marRight w:val="0"/>
      <w:marTop w:val="0"/>
      <w:marBottom w:val="0"/>
      <w:divBdr>
        <w:top w:val="none" w:sz="0" w:space="0" w:color="auto"/>
        <w:left w:val="none" w:sz="0" w:space="0" w:color="auto"/>
        <w:bottom w:val="none" w:sz="0" w:space="0" w:color="auto"/>
        <w:right w:val="none" w:sz="0" w:space="0" w:color="auto"/>
      </w:divBdr>
    </w:div>
    <w:div w:id="1785034412">
      <w:bodyDiv w:val="1"/>
      <w:marLeft w:val="0"/>
      <w:marRight w:val="0"/>
      <w:marTop w:val="0"/>
      <w:marBottom w:val="0"/>
      <w:divBdr>
        <w:top w:val="none" w:sz="0" w:space="0" w:color="auto"/>
        <w:left w:val="none" w:sz="0" w:space="0" w:color="auto"/>
        <w:bottom w:val="none" w:sz="0" w:space="0" w:color="auto"/>
        <w:right w:val="none" w:sz="0" w:space="0" w:color="auto"/>
      </w:divBdr>
    </w:div>
    <w:div w:id="1796368367">
      <w:bodyDiv w:val="1"/>
      <w:marLeft w:val="0"/>
      <w:marRight w:val="0"/>
      <w:marTop w:val="0"/>
      <w:marBottom w:val="0"/>
      <w:divBdr>
        <w:top w:val="none" w:sz="0" w:space="0" w:color="auto"/>
        <w:left w:val="none" w:sz="0" w:space="0" w:color="auto"/>
        <w:bottom w:val="none" w:sz="0" w:space="0" w:color="auto"/>
        <w:right w:val="none" w:sz="0" w:space="0" w:color="auto"/>
      </w:divBdr>
    </w:div>
    <w:div w:id="1800604397">
      <w:bodyDiv w:val="1"/>
      <w:marLeft w:val="0"/>
      <w:marRight w:val="0"/>
      <w:marTop w:val="0"/>
      <w:marBottom w:val="0"/>
      <w:divBdr>
        <w:top w:val="none" w:sz="0" w:space="0" w:color="auto"/>
        <w:left w:val="none" w:sz="0" w:space="0" w:color="auto"/>
        <w:bottom w:val="none" w:sz="0" w:space="0" w:color="auto"/>
        <w:right w:val="none" w:sz="0" w:space="0" w:color="auto"/>
      </w:divBdr>
    </w:div>
    <w:div w:id="2048408118">
      <w:bodyDiv w:val="1"/>
      <w:marLeft w:val="0"/>
      <w:marRight w:val="0"/>
      <w:marTop w:val="0"/>
      <w:marBottom w:val="0"/>
      <w:divBdr>
        <w:top w:val="none" w:sz="0" w:space="0" w:color="auto"/>
        <w:left w:val="none" w:sz="0" w:space="0" w:color="auto"/>
        <w:bottom w:val="none" w:sz="0" w:space="0" w:color="auto"/>
        <w:right w:val="none" w:sz="0" w:space="0" w:color="auto"/>
      </w:divBdr>
    </w:div>
    <w:div w:id="2124616069">
      <w:bodyDiv w:val="1"/>
      <w:marLeft w:val="0"/>
      <w:marRight w:val="0"/>
      <w:marTop w:val="0"/>
      <w:marBottom w:val="0"/>
      <w:divBdr>
        <w:top w:val="none" w:sz="0" w:space="0" w:color="auto"/>
        <w:left w:val="none" w:sz="0" w:space="0" w:color="auto"/>
        <w:bottom w:val="none" w:sz="0" w:space="0" w:color="auto"/>
        <w:right w:val="none" w:sz="0" w:space="0" w:color="auto"/>
      </w:divBdr>
    </w:div>
    <w:div w:id="2130976517">
      <w:bodyDiv w:val="1"/>
      <w:marLeft w:val="0"/>
      <w:marRight w:val="0"/>
      <w:marTop w:val="0"/>
      <w:marBottom w:val="0"/>
      <w:divBdr>
        <w:top w:val="none" w:sz="0" w:space="0" w:color="auto"/>
        <w:left w:val="none" w:sz="0" w:space="0" w:color="auto"/>
        <w:bottom w:val="none" w:sz="0" w:space="0" w:color="auto"/>
        <w:right w:val="none" w:sz="0" w:space="0" w:color="auto"/>
      </w:divBdr>
    </w:div>
    <w:div w:id="2137285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0.png"/><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hyperlink" Target="file:////Users/briancook/Dropbox/Projects/Cambodia/Mid%20Project%20Meeting/Report%201%20Establish%20a%20baseline%20survey%20for%20farmers%20in%20the%2012%20villages,%20emphasising%20agricultural%20crops,%20practices,%20and%20household%20characteristics%20(Cook%201.0).docx" TargetMode="External"/><Relationship Id="rId11" Type="http://schemas.openxmlformats.org/officeDocument/2006/relationships/hyperlink" Target="file:////Users/briancook/Dropbox/Projects/Cambodia/Mid%20Project%20Meeting/Report%201%20Establish%20a%20baseline%20survey%20for%20farmers%20in%20the%2012%20villages,%20emphasising%20agricultural%20crops,%20practices,%20and%20household%20characteristics%20(Cook%201.0).docx" TargetMode="External"/><Relationship Id="rId24" Type="http://schemas.openxmlformats.org/officeDocument/2006/relationships/image" Target="media/image10.jpe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31.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header" Target="header2.xml"/><Relationship Id="rId79"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45.png"/><Relationship Id="rId19" Type="http://schemas.openxmlformats.org/officeDocument/2006/relationships/image" Target="media/image5.tiff"/><Relationship Id="rId14" Type="http://schemas.openxmlformats.org/officeDocument/2006/relationships/hyperlink" Target="file:////Users/briancook/Dropbox/Projects/Cambodia/Mid%20Project%20Meeting/Report%201%20Establish%20a%20baseline%20survey%20for%20farmers%20in%20the%2012%20villages,%20emphasising%20agricultural%20crops,%20practices,%20and%20household%20characteristics%20(Cook%201.0).docx" TargetMode="External"/><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tiff"/><Relationship Id="rId69" Type="http://schemas.openxmlformats.org/officeDocument/2006/relationships/image" Target="media/image53.png"/><Relationship Id="rId77" Type="http://schemas.openxmlformats.org/officeDocument/2006/relationships/header" Target="header3.xml"/><Relationship Id="rId8" Type="http://schemas.openxmlformats.org/officeDocument/2006/relationships/image" Target="media/image2.jpeg"/><Relationship Id="rId51" Type="http://schemas.openxmlformats.org/officeDocument/2006/relationships/image" Target="media/image34.tiff"/><Relationship Id="rId72" Type="http://schemas.openxmlformats.org/officeDocument/2006/relationships/image" Target="media/image56.png"/><Relationship Id="rId80"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file:////Users/briancook/Dropbox/Projects/Cambodia/Mid%20Project%20Meeting/Report%201%20Establish%20a%20baseline%20survey%20for%20farmers%20in%20the%2012%20villages,%20emphasising%20agricultural%20crops,%20practices,%20and%20household%20characteristics%20(Cook%201.0).docx" TargetMode="External"/><Relationship Id="rId17" Type="http://schemas.openxmlformats.org/officeDocument/2006/relationships/hyperlink" Target="file:////Users/briancook/Dropbox/Projects/Cambodia/Mid%20Project%20Meeting/Report%201%20Establish%20a%20baseline%20survey%20for%20farmers%20in%20the%2012%20villages,%20emphasising%20agricultural%20crops,%20practices,%20and%20household%20characteristics%20(Cook%201.0).docx"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3.tiff"/><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file:////Users/briancook/Dropbox/Projects/Cambodia/Mid%20Project%20Meeting/Report%201%20Establish%20a%20baseline%20survey%20for%20farmers%20in%20the%2012%20villages,%20emphasising%20agricultural%20crops,%20practices,%20and%20household%20characteristics%20(Cook%201.0).docx" TargetMode="External"/><Relationship Id="rId23" Type="http://schemas.openxmlformats.org/officeDocument/2006/relationships/image" Target="media/image8.jpe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tiff"/><Relationship Id="rId57" Type="http://schemas.openxmlformats.org/officeDocument/2006/relationships/image" Target="media/image41.png"/><Relationship Id="rId10" Type="http://schemas.openxmlformats.org/officeDocument/2006/relationships/image" Target="media/image4.jp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4.tiff"/><Relationship Id="rId65" Type="http://schemas.openxmlformats.org/officeDocument/2006/relationships/image" Target="media/image49.png"/><Relationship Id="rId73" Type="http://schemas.openxmlformats.org/officeDocument/2006/relationships/header" Target="header1.xml"/><Relationship Id="rId78"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jpeg"/><Relationship Id="rId13" Type="http://schemas.openxmlformats.org/officeDocument/2006/relationships/hyperlink" Target="file:////Users/briancook/Dropbox/Projects/Cambodia/Mid%20Project%20Meeting/Report%201%20Establish%20a%20baseline%20survey%20for%20farmers%20in%20the%2012%20villages,%20emphasising%20agricultural%20crops,%20practices,%20and%20household%20characteristics%20(Cook%201.0).docx" TargetMode="External"/><Relationship Id="rId18" Type="http://schemas.openxmlformats.org/officeDocument/2006/relationships/hyperlink" Target="file:////Users/briancook/Dropbox/Projects/Cambodia/Mid%20Project%20Meeting/Report%201%20Establish%20a%20baseline%20survey%20for%20farmers%20in%20the%2012%20villages,%20emphasising%20agricultural%20crops,%20practices,%20and%20household%20characteristics%20(Cook%201.0).docx" TargetMode="Externa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6.png"/><Relationship Id="rId55" Type="http://schemas.openxmlformats.org/officeDocument/2006/relationships/image" Target="media/image39.png"/><Relationship Id="rId76" Type="http://schemas.openxmlformats.org/officeDocument/2006/relationships/footer" Target="footer2.xml"/><Relationship Id="rId7" Type="http://schemas.openxmlformats.org/officeDocument/2006/relationships/image" Target="media/image1.jpeg"/><Relationship Id="rId71" Type="http://schemas.openxmlformats.org/officeDocument/2006/relationships/image" Target="media/image55.png"/><Relationship Id="rId2" Type="http://schemas.openxmlformats.org/officeDocument/2006/relationships/styles" Target="styles.xml"/><Relationship Id="rId2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5</TotalTime>
  <Pages>24</Pages>
  <Words>7409</Words>
  <Characters>42236</Characters>
  <Application>Microsoft Office Word</Application>
  <DocSecurity>0</DocSecurity>
  <Lines>351</Lines>
  <Paragraphs>99</Paragraphs>
  <ScaleCrop>false</ScaleCrop>
  <Company/>
  <LinksUpToDate>false</LinksUpToDate>
  <CharactersWithSpaces>49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Cook</dc:creator>
  <cp:keywords/>
  <dc:description/>
  <cp:lastModifiedBy>Brian Cook</cp:lastModifiedBy>
  <cp:revision>531</cp:revision>
  <dcterms:created xsi:type="dcterms:W3CDTF">2019-09-13T09:00:00Z</dcterms:created>
  <dcterms:modified xsi:type="dcterms:W3CDTF">2021-08-03T23:45:00Z</dcterms:modified>
</cp:coreProperties>
</file>